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1E3199B" w:rsidR="00BE12ED" w:rsidRDefault="000824C0" w:rsidP="009019B7">
      <w:pPr>
        <w:spacing w:line="480" w:lineRule="auto"/>
        <w:jc w:val="center"/>
        <w:rPr>
          <w:b/>
        </w:rPr>
      </w:pPr>
      <w:r>
        <w:rPr>
          <w:b/>
        </w:rPr>
        <w:t xml:space="preserve">Depression </w:t>
      </w:r>
      <w:r w:rsidR="00207DC1">
        <w:rPr>
          <w:b/>
        </w:rPr>
        <w:t xml:space="preserve">Modulates </w:t>
      </w:r>
      <w:r>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66CF3B5A"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336EC8">
        <w:rPr>
          <w:rFonts w:cs="Times New Roman"/>
        </w:rPr>
        <w:t xml:space="preserve"> is </w:t>
      </w:r>
      <w:r w:rsidR="00AE6D80">
        <w:rPr>
          <w:rFonts w:cs="Times New Roman"/>
        </w:rPr>
        <w:t>associated with impaired episodic memory</w:t>
      </w:r>
      <w:r w:rsidR="00336EC8">
        <w:rPr>
          <w:rFonts w:cs="Times New Roman"/>
        </w:rPr>
        <w:t xml:space="preserve">, </w:t>
      </w:r>
      <w:r w:rsidR="00FA113F">
        <w:rPr>
          <w:rFonts w:cs="Times New Roman"/>
        </w:rPr>
        <w:t>but</w:t>
      </w:r>
      <w:r w:rsidR="005536B7">
        <w:rPr>
          <w:rFonts w:cs="Times New Roman"/>
        </w:rPr>
        <w:t xml:space="preserve"> few studies have used functional imaging to examine this issu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5536B7">
        <w:rPr>
          <w:rFonts w:cs="Times New Roman"/>
        </w:rPr>
        <w:t>as they</w:t>
      </w:r>
      <w:r w:rsidR="00D00783">
        <w:rPr>
          <w:rFonts w:cs="Times New Roman"/>
        </w:rPr>
        <w:t xml:space="preserve"> made source memory </w:t>
      </w:r>
      <w:r w:rsidR="00E64335">
        <w:rPr>
          <w:rFonts w:cs="Times New Roman"/>
        </w:rPr>
        <w:t>decisions</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and this had consequence</w:t>
      </w:r>
      <w:r w:rsidR="00FA113F">
        <w:rPr>
          <w:rFonts w:cs="Times New Roman"/>
        </w:rPr>
        <w:t>s</w:t>
      </w:r>
      <w:r w:rsidR="00AB4EFE">
        <w:rPr>
          <w:rFonts w:cs="Times New Roman"/>
        </w:rPr>
        <w:t xml:space="preserve"> for retrieval. Specifically,</w:t>
      </w:r>
      <w:r w:rsidR="00AE6D80">
        <w:rPr>
          <w:rFonts w:cs="Times New Roman"/>
        </w:rPr>
        <w:t xml:space="preserve"> </w:t>
      </w:r>
      <w:r w:rsidR="00AB4EFE">
        <w:rPr>
          <w:rFonts w:cs="Times New Roman"/>
        </w:rPr>
        <w:t xml:space="preserve">conceptual source accuracy was lower than perceptual source accuracy for words from the animacy task, but not for words from the mobility task. Instead, 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observed in controls. </w:t>
      </w:r>
      <w:r w:rsidR="00FA113F">
        <w:rPr>
          <w:rFonts w:cs="Times New Roman"/>
        </w:rPr>
        <w:t>Similarly, left parietal ERPs 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interactions from 400-800 ms and 800-1400 ms post-stimulus</w:t>
      </w:r>
      <w:r w:rsidR="000B09F7">
        <w:rPr>
          <w:rFonts w:cs="Times New Roman"/>
        </w:rPr>
        <w:t xml:space="preserve"> for words from the mobility task</w:t>
      </w:r>
      <w:r w:rsidR="004C0843">
        <w:rPr>
          <w:rFonts w:cs="Times New Roman"/>
        </w:rPr>
        <w:t xml:space="preserve">.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and this relationship remained significant when controlling for depressive severity. </w:t>
      </w:r>
      <w:r w:rsidR="00AC39E4">
        <w:rPr>
          <w:rFonts w:cs="Times New Roman"/>
        </w:rPr>
        <w:t xml:space="preserve">Overall, </w:t>
      </w:r>
      <w:r w:rsidR="00A65D05">
        <w:rPr>
          <w:rFonts w:cs="Times New Roman"/>
        </w:rPr>
        <w:t xml:space="preserve">th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on </w:t>
      </w:r>
      <w:r w:rsidR="00E117EF">
        <w:rPr>
          <w:rFonts w:cs="Times New Roman"/>
        </w:rPr>
        <w:t>depth of semantic processing</w:t>
      </w:r>
      <w:r w:rsidR="00AC39E4">
        <w:rPr>
          <w:rFonts w:cs="Times New Roman"/>
        </w:rPr>
        <w:t xml:space="preserve"> at encod</w:t>
      </w:r>
      <w:r w:rsidR="00A65D05">
        <w:rPr>
          <w:rFonts w:cs="Times New Roman"/>
        </w:rPr>
        <w:t>ing, and indicate</w:t>
      </w:r>
      <w:r w:rsidR="00AC39E4">
        <w:rPr>
          <w:rFonts w:cs="Times New Roman"/>
        </w:rPr>
        <w:t xml:space="preserve"> that source accuracy in MDD </w:t>
      </w:r>
      <w:r w:rsidR="00A65D05">
        <w:rPr>
          <w:rFonts w:cs="Times New Roman"/>
        </w:rPr>
        <w:t>covaries</w:t>
      </w:r>
      <w:r w:rsidR="00AC39E4">
        <w:rPr>
          <w:rFonts w:cs="Times New Roman"/>
        </w:rPr>
        <w:t xml:space="preserve"> with left parietal ERPs consistently linked to episodic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4D86540F" w:rsidR="001C0726" w:rsidRDefault="002B0875" w:rsidP="00B44879">
      <w:pPr>
        <w:spacing w:line="480" w:lineRule="auto"/>
        <w:ind w:firstLine="720"/>
        <w:rPr>
          <w:rFonts w:cs="Times New Roman"/>
        </w:rPr>
      </w:pPr>
      <w:r>
        <w:rPr>
          <w:rFonts w:cs="Times New Roman"/>
        </w:rPr>
        <w:t xml:space="preserve">Major Depressive Disorder (MDD) is widely known for its ability to bias emotional memory. Relative to healthy controls, adults with MDD typically show excellent memory for negative stimuli and poor memory for positive stimuli </w:t>
      </w:r>
      <w:r>
        <w:rPr>
          <w:rFonts w:cs="Times New Roman"/>
        </w:rPr>
        <w:fldChar w:fldCharType="begin" w:fldLock="1"/>
      </w:r>
      <w:r w:rsidR="00067574">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Zembar, &amp; Niederehe, 1995; Dillon, Dobbins, &amp; Pizzagalli, 2014; Hamilton &amp; Gotlib, 2008; Matt, Vazquez, &amp; Campbell, 1992)", "plainTextFormattedCitation" : "(Burt, Zembar, &amp; Niederehe, 1995; Dillon, Dobbins, &amp; Pizzagalli, 2014; Hamilton &amp; Gotlib, 2008; Matt, Vazquez, &amp; Campbell, 1992)", "previouslyFormattedCitation" : "(Burt, Zembar, &amp; Niederehe, 1995; Dillon, Dobbins, &amp; Pizzagalli, 2014; Hamilton &amp; Gotlib, 2008; Matt, Vazquez, &amp; Campbell, 1992)" }, "properties" : { "noteIndex" : 0 }, "schema" : "https://github.com/citation-style-language/schema/raw/master/csl-citation.json" }</w:instrText>
      </w:r>
      <w:r>
        <w:rPr>
          <w:rFonts w:cs="Times New Roman"/>
        </w:rPr>
        <w:fldChar w:fldCharType="separate"/>
      </w:r>
      <w:r w:rsidR="00067574" w:rsidRPr="00067574">
        <w:rPr>
          <w:rFonts w:cs="Times New Roman"/>
          <w:noProof/>
        </w:rPr>
        <w:t>(Burt, Zembar, &amp; Niederehe, 1995; Dillon, Dobbins, &amp; Pizzagalli, 2014; Hamilton &amp; Gotlib, 2008; Matt, Vazquez, &amp; Campbell, 1992)</w:t>
      </w:r>
      <w:r>
        <w:rPr>
          <w:rFonts w:cs="Times New Roman"/>
        </w:rPr>
        <w:fldChar w:fldCharType="end"/>
      </w:r>
      <w:r>
        <w:rPr>
          <w:rFonts w:cs="Times New Roman"/>
        </w:rPr>
        <w:t xml:space="preserve">, and we have argued that the positive memory deficit may reflect disruption of brain dopamine systems </w:t>
      </w:r>
      <w:r>
        <w:rPr>
          <w:rFonts w:cs="Times New Roman"/>
        </w:rPr>
        <w:fldChar w:fldCharType="begin" w:fldLock="1"/>
      </w:r>
      <w:r>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illon, 2015)", "plainTextFormattedCitation" : "(Dillon, 2015)", "previouslyFormattedCitation" : "(Dillon, 2015)" }, "properties" : { "noteIndex" : 0 }, "schema" : "https://github.com/citation-style-language/schema/raw/master/csl-citation.json" }</w:instrText>
      </w:r>
      <w:r>
        <w:rPr>
          <w:rFonts w:cs="Times New Roman"/>
        </w:rPr>
        <w:fldChar w:fldCharType="separate"/>
      </w:r>
      <w:r w:rsidRPr="002B0875">
        <w:rPr>
          <w:rFonts w:cs="Times New Roman"/>
          <w:noProof/>
        </w:rPr>
        <w:t>(Dillon, 2015)</w:t>
      </w:r>
      <w:r>
        <w:rPr>
          <w:rFonts w:cs="Times New Roman"/>
        </w:rPr>
        <w:fldChar w:fldCharType="end"/>
      </w:r>
      <w:r>
        <w:rPr>
          <w:rFonts w:cs="Times New Roman"/>
        </w:rPr>
        <w:t xml:space="preserve">. Importantly, though, one need not use emotional stimuli to detect the memory deficit in MDD. </w:t>
      </w:r>
      <w:r w:rsidR="00067574">
        <w:rPr>
          <w:rFonts w:cs="Times New Roman"/>
        </w:rPr>
        <w:t xml:space="preserve">For instance, 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performed a meta-analysis of 22 neuropsychological studies comparing depressed vs. healthy adults and found the strongest depression-related impairments on episodic memory tests, none of which used emotional</w:t>
      </w:r>
      <w:r w:rsidR="00884995">
        <w:rPr>
          <w:rFonts w:cs="Times New Roman"/>
        </w:rPr>
        <w:t xml:space="preserve"> stimuli. </w:t>
      </w:r>
      <w:r w:rsidR="00832836">
        <w:rPr>
          <w:rFonts w:cs="Times New Roman"/>
        </w:rPr>
        <w:t xml:space="preserve">Similarly, Airaksinen and colleagues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found deficits in executive function and both free recall and cued recall for neutral words in </w:t>
      </w:r>
      <w:r w:rsidR="00884995">
        <w:rPr>
          <w:rFonts w:cs="Times New Roman"/>
        </w:rPr>
        <w:t>a sample of over 18</w:t>
      </w:r>
      <w:r w:rsidR="00832836">
        <w:rPr>
          <w:rFonts w:cs="Times New Roman"/>
        </w:rPr>
        <w:t>0</w:t>
      </w:r>
      <w:r w:rsidR="00884995">
        <w:rPr>
          <w:rFonts w:cs="Times New Roman"/>
        </w:rPr>
        <w:t xml:space="preserve"> depressed adults recruited </w:t>
      </w:r>
      <w:r w:rsidR="00832836">
        <w:rPr>
          <w:rFonts w:cs="Times New Roman"/>
        </w:rPr>
        <w:t xml:space="preserve">from the community in Sweden. </w:t>
      </w:r>
      <w:r w:rsidR="00884995">
        <w:rPr>
          <w:rFonts w:cs="Times New Roman"/>
        </w:rPr>
        <w:t>Finally</w:t>
      </w:r>
      <w:r w:rsidR="009A3DD0">
        <w:rPr>
          <w:rFonts w:cs="Times New Roman"/>
        </w:rPr>
        <w:t xml:space="preserve">, Rock and colleagues </w:t>
      </w:r>
      <w:r w:rsidR="009A3DD0">
        <w:rPr>
          <w:rFonts w:cs="Times New Roman"/>
        </w:rPr>
        <w:fldChar w:fldCharType="begin" w:fldLock="1"/>
      </w:r>
      <w:r w:rsidR="00832836">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suppress-author" : 1, "uris" : [ "http://www.mendeley.com/documents/?uuid=088dbde5-7d64-400b-9be5-88b11a2a5256" ] } ], "mendeley" : { "formattedCitation" : "(2014)", "plainTextFormattedCitation" : "(2014)", "previouslyFormattedCitation" : "(2014)" }, "properties" : { "noteIndex" : 0 }, "schema" : "https://github.com/citation-style-language/schema/raw/master/csl-citation.json" }</w:instrText>
      </w:r>
      <w:r w:rsidR="009A3DD0">
        <w:rPr>
          <w:rFonts w:cs="Times New Roman"/>
        </w:rPr>
        <w:fldChar w:fldCharType="separate"/>
      </w:r>
      <w:r w:rsidR="009A3DD0" w:rsidRPr="009A3DD0">
        <w:rPr>
          <w:rFonts w:cs="Times New Roman"/>
          <w:noProof/>
        </w:rPr>
        <w:t>(2014)</w:t>
      </w:r>
      <w:r w:rsidR="009A3DD0">
        <w:rPr>
          <w:rFonts w:cs="Times New Roman"/>
        </w:rPr>
        <w:fldChar w:fldCharType="end"/>
      </w:r>
      <w:r w:rsidR="00D678BB">
        <w:rPr>
          <w:rFonts w:cs="Times New Roman"/>
        </w:rPr>
        <w:t xml:space="preserve"> used meta-analysis to comprehensively analyze</w:t>
      </w:r>
      <w:r w:rsidR="009A3DD0">
        <w:rPr>
          <w:rFonts w:cs="Times New Roman"/>
        </w:rPr>
        <w:t xml:space="preserve"> </w:t>
      </w:r>
      <w:r w:rsidR="00D678BB">
        <w:rPr>
          <w:rFonts w:cs="Times New Roman"/>
        </w:rPr>
        <w:t xml:space="preserve">over </w:t>
      </w:r>
      <w:r w:rsidR="009A3DD0">
        <w:rPr>
          <w:rFonts w:cs="Times New Roman"/>
        </w:rPr>
        <w:t xml:space="preserve">30 years worth of research with the Cambridge Neuropsychological Test </w:t>
      </w:r>
      <w:r w:rsidR="00D678BB">
        <w:rPr>
          <w:rFonts w:cs="Times New Roman"/>
        </w:rPr>
        <w:t>Automated Battery (CANTAB) and th</w:t>
      </w:r>
      <w:r w:rsidR="00832836">
        <w:rPr>
          <w:rFonts w:cs="Times New Roman"/>
        </w:rPr>
        <w:t>ey reported</w:t>
      </w:r>
      <w:r w:rsidR="00D678BB">
        <w:rPr>
          <w:rFonts w:cs="Times New Roman"/>
        </w:rPr>
        <w:t xml:space="preserve"> that, relative to healthy adults, depressed adults showed significant deficits with respect to executive function, sustained attention, and episodic memory, despite the fact that the tasks used </w:t>
      </w:r>
      <w:r w:rsidR="00884995">
        <w:rPr>
          <w:rFonts w:cs="Times New Roman"/>
        </w:rPr>
        <w:t>did</w:t>
      </w:r>
      <w:r w:rsidR="00D678BB">
        <w:rPr>
          <w:rFonts w:cs="Times New Roman"/>
        </w:rPr>
        <w:t xml:space="preserve"> not feature emotional stimuli.</w:t>
      </w:r>
    </w:p>
    <w:p w14:paraId="2F4D8DDE" w14:textId="2C592C19" w:rsidR="001205CD" w:rsidRDefault="001205CD" w:rsidP="00B44879">
      <w:pPr>
        <w:spacing w:line="480" w:lineRule="auto"/>
        <w:ind w:firstLine="720"/>
        <w:rPr>
          <w:rFonts w:cs="Times New Roman"/>
        </w:rPr>
      </w:pPr>
      <w:r>
        <w:rPr>
          <w:rFonts w:cs="Times New Roman"/>
        </w:rPr>
        <w:t xml:space="preserve">If emotion dysregulation is not to blame for these episodic memory impairments, what is? One possibility is </w:t>
      </w:r>
      <w:r w:rsidR="00A81D82">
        <w:rPr>
          <w:rFonts w:cs="Times New Roman"/>
        </w:rPr>
        <w:t xml:space="preserve">ineffective encoding. Along these lines, Zakzanis and colleagues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A81D82">
        <w:rPr>
          <w:rFonts w:cs="Times New Roman"/>
        </w:rPr>
        <w:t xml:space="preserve"> noted that the negative effect of depression on memory was larger for tasks that provided relatively less support during learning (e.g., uncategorized vs. categorized word lists), suggesting that poor encoding may be fundamental to the episodic deficit in depression. Similarly, Airaksinen et al. </w:t>
      </w:r>
      <w:r w:rsidR="009F1C97">
        <w:rPr>
          <w:rFonts w:cs="Times New Roman"/>
        </w:rPr>
        <w:fldChar w:fldCharType="begin" w:fldLock="1"/>
      </w:r>
      <w:r w:rsidR="009F1C97">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9F1C97">
        <w:rPr>
          <w:rFonts w:cs="Times New Roman"/>
        </w:rPr>
        <w:fldChar w:fldCharType="separate"/>
      </w:r>
      <w:r w:rsidR="009F1C97" w:rsidRPr="009F1C97">
        <w:rPr>
          <w:rFonts w:cs="Times New Roman"/>
          <w:noProof/>
        </w:rPr>
        <w:t>(2004)</w:t>
      </w:r>
      <w:r w:rsidR="009F1C97">
        <w:rPr>
          <w:rFonts w:cs="Times New Roman"/>
        </w:rPr>
        <w:fldChar w:fldCharType="end"/>
      </w:r>
      <w:r w:rsidR="009F1C97">
        <w:rPr>
          <w:rFonts w:cs="Times New Roman"/>
        </w:rPr>
        <w:t xml:space="preserve"> found that while memory accuracy was lower in depressed relative to healthy participants, both groups showed a similar benefit for cued vs. free recall, which implies that the depressed group was able to use the cues to enhance retrieval but may simply have had less stored material to retrieve in the first place. Again, this points to an encoding deficit. Finally, there is a candidate neural mechanism for poor encoding of neutral information in MDD. Specifically, many studies that show episodic memory deficits for neutral material in depression also report </w:t>
      </w:r>
      <w:r>
        <w:rPr>
          <w:rFonts w:cs="Times New Roman"/>
        </w:rPr>
        <w:t>structural abnormalities in the hippocampus</w:t>
      </w:r>
      <w:r w:rsidR="00C937F4">
        <w:rPr>
          <w:rFonts w:cs="Times New Roman"/>
        </w:rPr>
        <w:t xml:space="preserve"> </w:t>
      </w:r>
      <w:r w:rsidR="00C937F4">
        <w:rPr>
          <w:rFonts w:cs="Times New Roman"/>
        </w:rPr>
        <w:fldChar w:fldCharType="begin" w:fldLock="1"/>
      </w:r>
      <w:r w:rsidR="00596A9D">
        <w:rPr>
          <w:rFonts w:cs="Times New Roman"/>
        </w:rPr>
        <w:instrText>ADDIN CSL_CITATION { "citationItems" : [ { "id" : "ITEM-1", "itemData" : { "author" : [ { "dropping-particle" : "", "family" : "Sheline", "given" : "Yvette I", "non-dropping-particle" : "", "parse-names" : false, "suffix" : "" }, { "dropping-particle" : "", "family" : "Sanghavi", "given" : "Milan", "non-dropping-particle" : "", "parse-names" : false, "suffix" : "" }, { "dropping-particle" : "", "family" : "Mintun", "given" : "Mark A", "non-dropping-particle" : "", "parse-names" : false, "suffix" : "" }, { "dropping-particle" : "", "family" : "Gado", "given" : "Mokhtar H", "non-dropping-particle" : "", "parse-names" : false, "suffix" : "" } ], "id" : "ITEM-1", "issue" : "12", "issued" : { "date-parts" : [ [ "1999" ] ] }, "page" : "5034-5043", "title" : "Depression Duration But Not Age Predicts Hippocampal Volume Loss in Medically Healthy Women with Recurrent Major Depression", "type" : "article-journal", "volume" : "L" }, "uris" : [ "http://www.mendeley.com/documents/?uuid=3ed61c2d-45a6-4329-bcb3-e68d91fb3995" ] }, { "id" : "ITEM-2",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2", "issued" : { "date-parts" : [ [ "2003" ] ] }, "page" : "1387-1392", "title" : "Course of illness, hippocampal function, and hippocampal volume in major depression.", "type" : "article-journal", "volume" : "100" }, "prefix" : "e.g., ", "uris" : [ "http://www.mendeley.com/documents/?uuid=08ca163c-1360-4be6-b593-71f2415c4508" ] }, { "id" : "ITEM-3", "itemData" : { "DOI" : "10.1016/j.jad.2014.09.048", "ISSN" : "01650327", "abstract" : "BACKGROUND\nMagnetic resonance imaging (MRI) has shown lower hippocampal volume in major depressive disorder (MDD). Patients with MDD have consistently demonstrated worse performance than healthy controls a number of memory tests. Memory functions within the hippocampus in healthy younger subjects appear to be linked to cornu ammonis (CA1-3) and dentate gyrus (DG) subfields. Therefore, the main goal of the present study was to investigate whether memory deficits in MDD patients are related to reduction in hippocampal subfields volumes, particularly DG and CA 1\u20133. \n\nMETHODS\n15 MDD patients meeting DSM-IV criteria for MDD with moderate or severe episodes were recruited, together with 15 healthy controls. We used T2-weighted 2D Fast Spin Echo (FSE) and T1-weighted 3D MPRAGE sequences at 4.7T to compare hippocampal subfield volumes at 0.09\u03bcl voxel volume. Participants were administered the Wechsler Memory Scale. \n\nRESULTS\nMDD patients underperformed in several episodic visual memory tasks, as well as in visual working memory, compared to healthy controls. Global hippocampal volumes were similar between groups; however, MDD patients showed significantly reduced DG volumes within the hippocampal body. Duration of depression correlated with MDD patients\u05f3 total volumes in the hippocampal body and CA1-3 and DG subfields within it. \n\nLIMITATIONS\nOur study sample was relatively small and the majority of patients were on antidepressant treatment. \n\nCONCLUSIONS\nOur findings suggest that DG volumes in particular may be worthy of further study to further elucidate their precise role in MDD, both by itself as well as in relation to memory.", "author" : [ { "dropping-particle" : "", "family" : "Travis", "given" : "Scott", "non-dropping-particle" : "", "parse-names" : false, "suffix" : "" }, { "dropping-particle" : "", "family" : "Coupland", "given" : "Nicholas J.", "non-dropping-particle" : "", "parse-names" : false, "suffix" : "" }, { "dropping-particle" : "", "family" : "Silversone", "given" : "Peter H.", "non-dropping-particle" : "", "parse-names" : false, "suffix" : "" }, { "dropping-particle" : "", "family" : "Huang", "given" : "Yushan", "non-dropping-particle" : "", "parse-names" : false, "suffix" : "" }, { "dropping-particle" : "", "family" : "Fujiwara", "given" : "Esther", "non-dropping-particle" : "", "parse-names" : false, "suffix" : "" }, { "dropping-particle" : "", "family" : "Carter", "given" : "Rawle", "non-dropping-particle" : "", "parse-names" : false, "suffix" : "" }, { "dropping-particle" : "", "family" : "Seres", "given" : "Peter", "non-dropping-particle" : "", "parse-names" : false, "suffix" : "" }, { "dropping-particle" : "V.", "family" : "Malykhin", "given" : "Nikolai", "non-dropping-particle" : "", "parse-names" : false, "suffix" : "" } ], "container-title" : "Journal of Affective Disorders", "id" : "ITEM-3", "issued" : { "date-parts" : [ [ "2015" ] ] }, "page" : "159-164", "title" : "Dentate gyrus volume and memory performance in major depressive disorder", "type" : "article-journal", "volume" : "172" }, "uris" : [ "http://www.mendeley.com/documents/?uuid=20c7ef43-a6b0-3eac-b768-7594cec511d5" ] } ], "mendeley" : { "formattedCitation" : "(e.g., Glenda M MacQueen et al., 2003; Sheline, Sanghavi, Mintun, &amp; Gado, 1999; Travis et al., 2015)", "plainTextFormattedCitation" : "(e.g., Glenda M MacQueen et al., 2003; Sheline, Sanghavi, Mintun, &amp; Gado, 1999; Travis et al., 2015)", "previouslyFormattedCitation" : "(e.g., Glenda M MacQueen et al., 2003; Sheline, Sanghavi, Mintun, &amp; Gado, 1999; Travis et al., 2015)" }, "properties" : { "noteIndex" : 0 }, "schema" : "https://github.com/citation-style-language/schema/raw/master/csl-citation.json" }</w:instrText>
      </w:r>
      <w:r w:rsidR="00C937F4">
        <w:rPr>
          <w:rFonts w:cs="Times New Roman"/>
        </w:rPr>
        <w:fldChar w:fldCharType="separate"/>
      </w:r>
      <w:r w:rsidR="009F1C97" w:rsidRPr="009F1C97">
        <w:rPr>
          <w:rFonts w:cs="Times New Roman"/>
          <w:noProof/>
        </w:rPr>
        <w:t>(e.g., Glenda M MacQueen et al., 2003; Sheline, Sanghavi, Mintun, &amp; Gado, 1999; Travis et al., 2015)</w:t>
      </w:r>
      <w:r w:rsidR="00C937F4">
        <w:rPr>
          <w:rFonts w:cs="Times New Roman"/>
        </w:rPr>
        <w:fldChar w:fldCharType="end"/>
      </w:r>
      <w:r>
        <w:rPr>
          <w:rFonts w:cs="Times New Roman"/>
        </w:rPr>
        <w:t>.</w:t>
      </w:r>
      <w:r w:rsidR="00C937F4">
        <w:rPr>
          <w:rFonts w:cs="Times New Roman"/>
        </w:rPr>
        <w:t xml:space="preserve"> </w:t>
      </w:r>
      <w:r w:rsidR="00A81D82">
        <w:rPr>
          <w:rFonts w:cs="Times New Roman"/>
        </w:rPr>
        <w:t xml:space="preserve">Given the central role of the hippocampus in episodic encoding and consolidation, </w:t>
      </w:r>
      <w:r w:rsidR="009F1C97">
        <w:rPr>
          <w:rFonts w:cs="Times New Roman"/>
        </w:rPr>
        <w:t xml:space="preserve">it is easy to see how </w:t>
      </w:r>
      <w:r w:rsidR="00596A9D">
        <w:rPr>
          <w:rFonts w:cs="Times New Roman"/>
        </w:rPr>
        <w:t xml:space="preserve">deleterious changes in this structure could impair encoding </w:t>
      </w:r>
      <w:r w:rsidR="00596A9D">
        <w:rPr>
          <w:rFonts w:cs="Times New Roman"/>
        </w:rPr>
        <w:fldChar w:fldCharType="begin" w:fldLock="1"/>
      </w:r>
      <w:r w:rsidR="00596A9D">
        <w:rPr>
          <w:rFonts w:cs="Times New Roman"/>
        </w:rPr>
        <w:instrText>ADDIN CSL_CITATION { "citationItems" : [ { "id" : "ITEM-1", "itemData" : { "author" : [ { "dropping-particle" : "", "family" : "Sapolsky", "given" : "Robert M", "non-dropping-particle" : "", "parse-names" : false, "suffix" : "" } ], "id" : "ITEM-1", "issued" : { "date-parts" : [ [ "2000" ] ] }, "page" : "925-935", "title" : "Glucocorticoids and Hippocampal Atrophy in Neuropsychiatric Disorders", "type" : "article-journal", "volume" : "57" }, "uris" : [ "http://www.mendeley.com/documents/?uuid=91c6a6ba-31b5-4f03-9c3c-b833aa54faef" ] } ], "mendeley" : { "formattedCitation" : "(Sapolsky, 2000)", "plainTextFormattedCitation" : "(Sapolsky, 2000)", "previouslyFormattedCitation" : "(Sapolsky, 2000)" }, "properties" : { "noteIndex" : 0 }, "schema" : "https://github.com/citation-style-language/schema/raw/master/csl-citation.json" }</w:instrText>
      </w:r>
      <w:r w:rsidR="00596A9D">
        <w:rPr>
          <w:rFonts w:cs="Times New Roman"/>
        </w:rPr>
        <w:fldChar w:fldCharType="separate"/>
      </w:r>
      <w:r w:rsidR="00596A9D" w:rsidRPr="00596A9D">
        <w:rPr>
          <w:rFonts w:cs="Times New Roman"/>
          <w:noProof/>
        </w:rPr>
        <w:t>(Sapolsky, 2000)</w:t>
      </w:r>
      <w:r w:rsidR="00596A9D">
        <w:rPr>
          <w:rFonts w:cs="Times New Roman"/>
        </w:rPr>
        <w:fldChar w:fldCharType="end"/>
      </w:r>
      <w:r w:rsidR="00596A9D">
        <w:rPr>
          <w:rFonts w:cs="Times New Roman"/>
        </w:rPr>
        <w:t>.</w:t>
      </w:r>
    </w:p>
    <w:p w14:paraId="2947D77D" w14:textId="1EE0174A" w:rsidR="00596A9D" w:rsidRPr="00E17B5F" w:rsidRDefault="00596A9D" w:rsidP="00B44879">
      <w:pPr>
        <w:spacing w:line="480" w:lineRule="auto"/>
        <w:ind w:firstLine="720"/>
        <w:rPr>
          <w:rFonts w:cs="Times New Roman"/>
          <w:b/>
        </w:rPr>
      </w:pPr>
      <w:r>
        <w:rPr>
          <w:rFonts w:cs="Times New Roman"/>
        </w:rPr>
        <w:t xml:space="preserve">However, there is another candidate mechanism. Several of the studies reviewed above reported impaired executive function alongside memory deficits in depression, and an outstanding meta-analysis of over 100 studies, all using neutral material, found strong evidence of broad executive function deficits in depression </w:t>
      </w:r>
      <w:r>
        <w:rPr>
          <w:rFonts w:cs="Times New Roman"/>
        </w:rPr>
        <w:fldChar w:fldCharType="begin" w:fldLock="1"/>
      </w:r>
      <w:r>
        <w:rPr>
          <w:rFonts w:cs="Times New Roman"/>
        </w:rPr>
        <w:instrText>ADDIN CSL_CITATION { "citationItems" : [ { "id" : "ITEM-1", "itemData" : { "DOI" : "10.1037/a0028727", "author" : [ { "dropping-particle" : "", "family" : "Snyder", "given" : "Hannah R", "non-dropping-particle" : "", "parse-names" : false, "suffix" : "" }, { "dropping-particle" : "", "family" : "Snyder", "given" : "Hannah R", "non-dropping-particle" : "", "parse-names" : false, "suffix" : "" } ], "id" : "ITEM-1", "issued" : { "date-parts" : [ [ "2012" ] ] }, "title" : "Major Depressive Disorder Is Associated With Broad Impairments on Neuropsychological Measures of Executive Function : A Meta-Analysis and Review Major Depressive Disorder Is Associated With Broad Impairments on Neuropsychological Measures of Executive Fun", "type" : "article-journal" }, "uris" : [ "http://www.mendeley.com/documents/?uuid=f95d45eb-d579-4d26-903b-499245001be4" ] } ], "mendeley" : { "formattedCitation" : "(Snyder &amp; Snyder, 2012)", "plainTextFormattedCitation" : "(Snyder &amp; Snyder, 2012)" }, "properties" : { "noteIndex" : 0 }, "schema" : "https://github.com/citation-style-language/schema/raw/master/csl-citation.json" }</w:instrText>
      </w:r>
      <w:r>
        <w:rPr>
          <w:rFonts w:cs="Times New Roman"/>
        </w:rPr>
        <w:fldChar w:fldCharType="separate"/>
      </w:r>
      <w:r w:rsidRPr="00596A9D">
        <w:rPr>
          <w:rFonts w:cs="Times New Roman"/>
          <w:noProof/>
        </w:rPr>
        <w:t>(Snyder &amp; Snyder, 2012)</w:t>
      </w:r>
      <w:r>
        <w:rPr>
          <w:rFonts w:cs="Times New Roman"/>
        </w:rPr>
        <w:fldChar w:fldCharType="end"/>
      </w:r>
      <w:r>
        <w:rPr>
          <w:rFonts w:cs="Times New Roman"/>
        </w:rPr>
        <w:t>.</w:t>
      </w:r>
      <w:r w:rsidR="00E17B5F">
        <w:rPr>
          <w:rFonts w:cs="Times New Roman"/>
        </w:rPr>
        <w:t xml:space="preserve"> Although it is certainly the case that impaired executive function could disrupt encoding (e.g., via a link with use of poor encoding strategies), it is also the case that poor executive function could have a strong impact on retrieval. In fact, extensive research on the retrieval of autobiographical memories in depression makes this point quite clear. </w:t>
      </w:r>
      <w:r w:rsidR="00E17B5F">
        <w:rPr>
          <w:rFonts w:cs="Times New Roman"/>
          <w:b/>
        </w:rPr>
        <w:t>STOPPED</w:t>
      </w:r>
      <w:bookmarkStart w:id="0" w:name="_GoBack"/>
      <w:bookmarkEnd w:id="0"/>
    </w:p>
    <w:p w14:paraId="1B879426" w14:textId="77777777" w:rsidR="00994C56" w:rsidRDefault="00441DB2" w:rsidP="00B44879">
      <w:pPr>
        <w:spacing w:line="480" w:lineRule="auto"/>
        <w:ind w:firstLine="720"/>
        <w:rPr>
          <w:rFonts w:cs="Times New Roman"/>
        </w:rPr>
      </w:pPr>
      <w:r>
        <w:rPr>
          <w:rFonts w:cs="Times New Roman"/>
        </w:rPr>
        <w:lastRenderedPageBreak/>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overgeneral”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r w:rsidR="00BB6D64">
        <w:rPr>
          <w:rFonts w:cs="Times New Roman"/>
        </w:rPr>
        <w:t xml:space="preserve">overgener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overgeneral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3964FD39"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w:t>
      </w:r>
      <w:r w:rsidR="007F0C9A">
        <w:rPr>
          <w:rFonts w:cs="Times New Roman"/>
        </w:rPr>
        <w:t>vs.</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2B0875">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et al., 2014)", "plainTextFormattedCitation" : "(G H Bower, 1981; Gordon H. Bower, 1987; Dillon et al., 2014)", "previouslyFormattedCitation" : "(G H Bower, 1981; Gordon H. Bower, 1987; Dillon et al., 2014)" }, "properties" : { "noteIndex" : 0 }, "schema" : "https://github.com/citation-style-language/schema/raw/master/csl-citation.json" }</w:instrText>
      </w:r>
      <w:r w:rsidR="00C77693">
        <w:rPr>
          <w:rFonts w:cs="Times New Roman"/>
          <w:noProof/>
        </w:rPr>
        <w:fldChar w:fldCharType="separate"/>
      </w:r>
      <w:r w:rsidR="002B0875" w:rsidRPr="002B0875">
        <w:rPr>
          <w:rFonts w:cs="Times New Roman"/>
          <w:noProof/>
        </w:rPr>
        <w:t>(G H Bower, 1981; Gordon H. Bower, 1987; Dillon et al.,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9F7EBF9"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722AEE">
        <w:t xml:space="preserve">Participants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participants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the accepted cut-off for mild depression),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w:t>
      </w:r>
      <w:r w:rsidR="00223CE9">
        <w:rPr>
          <w:rFonts w:cs="Times New Roman"/>
        </w:rPr>
        <w:lastRenderedPageBreak/>
        <w:t xml:space="preserve">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4B8E07A"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there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xml:space="preserve">. Thus, we expected to find negative relationships between these measures on the 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lastRenderedPageBreak/>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6876A141"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7F0C9A">
        <w:rPr>
          <w:rFonts w:cs="Times New Roman"/>
        </w:rPr>
        <w:lastRenderedPageBreak/>
        <w:t>v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E73B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 "plainTextFormattedCitation" : "(Starns &amp; Hicks, 2005)", "previouslyFormattedCitation" : "(Starns &amp; Hicks, 2005)" }, "properties" : { "noteIndex" : 0 }, "schema" : "https://github.com/citation-style-language/schema/raw/master/csl-citation.json" }</w:instrText>
      </w:r>
      <w:r w:rsidR="00FB188D">
        <w:rPr>
          <w:rFonts w:cs="Times New Roman"/>
        </w:rPr>
        <w:fldChar w:fldCharType="separate"/>
      </w:r>
      <w:r w:rsidR="00FB188D" w:rsidRPr="00FB188D">
        <w:rPr>
          <w:rFonts w:cs="Times New Roman"/>
          <w:noProof/>
        </w:rPr>
        <w:t>(Starns &amp; Hicks, 2005)</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1D974803"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w:t>
      </w:r>
      <w:r w:rsidR="007F4BC9">
        <w:rPr>
          <w:rFonts w:eastAsia="Times New Roman" w:cs="Times New Roman"/>
          <w:shd w:val="clear" w:color="auto" w:fill="FFFFFF"/>
        </w:rPr>
        <w:t>.</w:t>
      </w:r>
      <w:r w:rsidR="00E23312">
        <w:rPr>
          <w:rFonts w:eastAsia="Times New Roman" w:cs="Times New Roman"/>
          <w:shd w:val="clear" w:color="auto" w:fill="FFFFFF"/>
        </w:rPr>
        <w:t xml:space="preserve">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lastRenderedPageBreak/>
        <w:t>E</w:t>
      </w:r>
      <w:r w:rsidR="00507588">
        <w:rPr>
          <w:rFonts w:cs="Times New Roman"/>
          <w:b/>
        </w:rPr>
        <w:t>RP</w:t>
      </w:r>
      <w:r>
        <w:rPr>
          <w:rFonts w:cs="Times New Roman"/>
          <w:b/>
        </w:rPr>
        <w:t xml:space="preserve"> Analysis</w:t>
      </w:r>
    </w:p>
    <w:p w14:paraId="2DBD97AA" w14:textId="734B186B"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E0698E">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Dobbins &amp; Wagner, 2005; Han, O\u02bcconnor, Eslick, &amp; Dobbins, n.d.)", "plainTextFormattedCitation" : "(Bergstr\u00f6m et al., 2013; Dobbins &amp; Wagner, 2005; Han, O'connor, Eslick, &amp; Dobbins, n.d.)", "previouslyFormattedCitation" : "(Bergstr\u00f6m et al., 2013; Dobbins &amp; Wagner, 2005; Han, O\u02bcconnor, Eslick, &amp; Dobbins, n.d.)" }, "properties" : { "noteIndex" : 0 }, "schema" : "https://github.com/citation-style-language/schema/raw/master/csl-citation.json" }</w:instrText>
      </w:r>
      <w:r w:rsidR="00E73BC6">
        <w:rPr>
          <w:rFonts w:eastAsia="Times New Roman" w:cs="Times New Roman"/>
          <w:shd w:val="clear" w:color="auto" w:fill="FFFFFF"/>
        </w:rPr>
        <w:fldChar w:fldCharType="separate"/>
      </w:r>
      <w:r w:rsidR="00E73BC6" w:rsidRPr="00596A9D">
        <w:rPr>
          <w:rFonts w:eastAsia="Times New Roman" w:cs="Times New Roman"/>
          <w:noProof/>
          <w:shd w:val="clear" w:color="auto" w:fill="FFFFFF"/>
        </w:rPr>
        <w:t>(Bergström et al., 2013; Dobbins &amp; Wagner, 2005; Han, Oʼconnor, Eslick, &amp; Dobbins, n.d.)</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7F22355B"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7415E8">
        <w:rPr>
          <w:rFonts w:eastAsia="Times New Roman" w:cs="Times New Roman"/>
          <w:shd w:val="clear" w:color="auto" w:fill="FFFFFF"/>
        </w:rPr>
        <w:t xml:space="preserve">This permitted a test of </w:t>
      </w:r>
      <w:r w:rsidR="00E0698E">
        <w:rPr>
          <w:rFonts w:eastAsia="Times New Roman" w:cs="Times New Roman"/>
          <w:shd w:val="clear" w:color="auto" w:fill="FFFFFF"/>
        </w:rPr>
        <w:t xml:space="preserve">our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show a deficit </w:t>
      </w:r>
      <w:r w:rsidR="007415E8">
        <w:rPr>
          <w:rFonts w:eastAsia="Times New Roman" w:cs="Times New Roman"/>
          <w:shd w:val="clear" w:color="auto" w:fill="FFFFFF"/>
        </w:rPr>
        <w:t>in</w:t>
      </w:r>
      <w:r w:rsidR="00A37DE2">
        <w:rPr>
          <w:rFonts w:eastAsia="Times New Roman" w:cs="Times New Roman"/>
          <w:shd w:val="clear" w:color="auto" w:fill="FFFFFF"/>
        </w:rPr>
        <w:t xml:space="preserve"> conceptual but not perceptual</w:t>
      </w:r>
      <w:r w:rsidR="00E0698E">
        <w:rPr>
          <w:rFonts w:eastAsia="Times New Roman" w:cs="Times New Roman"/>
          <w:shd w:val="clear" w:color="auto" w:fill="FFFFFF"/>
        </w:rPr>
        <w:t xml:space="preserve"> 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E0698E">
        <w:rPr>
          <w:rFonts w:eastAsia="Times New Roman" w:cs="Times New Roman"/>
          <w:shd w:val="clear" w:color="auto" w:fill="FFFFFF"/>
        </w:rPr>
        <w:t>each encoding task</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xml:space="preserve">, and then we </w:t>
      </w:r>
      <w:r w:rsidR="00A37DE2">
        <w:rPr>
          <w:rFonts w:eastAsia="Times New Roman" w:cs="Times New Roman"/>
          <w:shd w:val="clear" w:color="auto" w:fill="FFFFFF"/>
        </w:rPr>
        <w:lastRenderedPageBreak/>
        <w:t>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D8698A">
        <w:rPr>
          <w:rFonts w:eastAsia="Times New Roman" w:cs="Times New Roman"/>
          <w:shd w:val="clear" w:color="auto" w:fill="FFFFFF"/>
        </w:rPr>
        <w:t xml:space="preserve">. For both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873C16">
        <w:rPr>
          <w:rFonts w:cs="Times New Roman"/>
        </w:rPr>
        <w:t>(</w:t>
      </w:r>
      <w:r w:rsidR="006252FF">
        <w:rPr>
          <w:rFonts w:cs="Times New Roman"/>
        </w:rPr>
        <w:t>a</w:t>
      </w:r>
      <w:r w:rsidR="00873C16">
        <w:rPr>
          <w:rFonts w:cs="Times New Roman"/>
        </w:rPr>
        <w:t xml:space="preserve">) a </w:t>
      </w:r>
      <w:r w:rsidR="00E0698E">
        <w:rPr>
          <w:rFonts w:cs="Times New Roman"/>
        </w:rPr>
        <w:t xml:space="preserve">late </w:t>
      </w:r>
      <w:r w:rsidR="00873C16">
        <w:rPr>
          <w:rFonts w:cs="Times New Roman"/>
        </w:rPr>
        <w:t xml:space="preserve">posterior negativity (LPN) consistently seen during source recollection </w:t>
      </w:r>
      <w:r w:rsidR="00873C16">
        <w:rPr>
          <w:rFonts w:cs="Times New Roman"/>
        </w:rPr>
        <w:fldChar w:fldCharType="begin" w:fldLock="1"/>
      </w:r>
      <w:r w:rsidR="00873C16">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mendeley" : { "formattedCitation" : "(Johansson &amp; Mecklinger, 2003)", "plainTextFormattedCitation" : "(Johansson &amp; Mecklinger, 2003)", "previouslyFormattedCitation" : "(Johansson &amp; Mecklinger, 200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Johansson &amp; Mecklinger, 2003)</w:t>
      </w:r>
      <w:r w:rsidR="00873C16">
        <w:rPr>
          <w:rFonts w:cs="Times New Roman"/>
        </w:rPr>
        <w:fldChar w:fldCharType="end"/>
      </w:r>
      <w:r w:rsidR="00873C16">
        <w:rPr>
          <w:rFonts w:cs="Times New Roman"/>
        </w:rPr>
        <w:t>, and (</w:t>
      </w:r>
      <w:r w:rsidR="006252FF">
        <w:rPr>
          <w:rFonts w:cs="Times New Roman"/>
        </w:rPr>
        <w:t>b</w:t>
      </w:r>
      <w:r w:rsidR="00873C16">
        <w:rPr>
          <w:rFonts w:cs="Times New Roman"/>
        </w:rPr>
        <w:t xml:space="preserve">) a separate late negativity prominent over left frontal scalp regions during conceptual retrieval </w:t>
      </w:r>
      <w:r w:rsidR="00873C16">
        <w:rPr>
          <w:rFonts w:cs="Times New Roman"/>
        </w:rPr>
        <w:fldChar w:fldCharType="begin" w:fldLock="1"/>
      </w:r>
      <w:r w:rsidR="00B951D8">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Bergström et al., 2013)</w:t>
      </w:r>
      <w:r w:rsidR="00873C16">
        <w:rPr>
          <w:rFonts w:cs="Times New Roman"/>
        </w:rPr>
        <w:fldChar w:fldCharType="end"/>
      </w:r>
      <w:r w:rsidR="009F7337">
        <w:rPr>
          <w:rFonts w:cs="Times New Roman"/>
        </w:rPr>
        <w:t>.</w:t>
      </w:r>
    </w:p>
    <w:p w14:paraId="303D5D59" w14:textId="40A0AA5D"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4E1BC2">
        <w:rPr>
          <w:rFonts w:cs="Times New Roman"/>
        </w:rPr>
        <w:t xml:space="preserve">is sufficient to detect clustered activity in regions where electrodes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3017126B" w:rsidR="009F7337" w:rsidRPr="00681462" w:rsidRDefault="00A37DE2" w:rsidP="00412A94">
      <w:pPr>
        <w:spacing w:line="480" w:lineRule="auto"/>
        <w:ind w:firstLine="720"/>
        <w:rPr>
          <w:rFonts w:eastAsia="Times New Roman" w:cs="Times New Roman"/>
          <w:shd w:val="clear" w:color="auto" w:fill="FFFFFF"/>
        </w:rPr>
      </w:pPr>
      <w:r>
        <w:rPr>
          <w:rFonts w:cs="Times New Roman"/>
        </w:rPr>
        <w:lastRenderedPageBreak/>
        <w:t xml:space="preserve">Across the groups, we used Pearson correlations to examine relationships between source memory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memory accuracy</w:t>
      </w:r>
      <w:r w:rsidR="00412A94">
        <w:rPr>
          <w:rFonts w:cs="Times New Roman"/>
        </w:rPr>
        <w:t>, 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2100E08"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 xml:space="preserve">s &lt; 3.69,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 xml:space="preserve">on the right. </w:t>
      </w:r>
      <w:r w:rsidR="00E36CC7">
        <w:rPr>
          <w:rFonts w:eastAsia="Times New Roman" w:cs="Times New Roman"/>
          <w:shd w:val="clear" w:color="auto" w:fill="FFFFFF"/>
        </w:rPr>
        <w:lastRenderedPageBreak/>
        <w:t>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ms</w:t>
      </w:r>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ms</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34A72E4F"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 xml:space="preserve">this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6AD3D25D"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s &lt; 1.83, </w:t>
      </w:r>
      <w:r w:rsidR="00A84270">
        <w:rPr>
          <w:rFonts w:eastAsia="Times New Roman" w:cs="Times New Roman"/>
          <w:i/>
          <w:shd w:val="clear" w:color="auto" w:fill="FFFFFF"/>
        </w:rPr>
        <w:t>p</w:t>
      </w:r>
      <w:r w:rsidR="00A84270">
        <w:rPr>
          <w:rFonts w:eastAsia="Times New Roman" w:cs="Times New Roman"/>
          <w:shd w:val="clear" w:color="auto" w:fill="FFFFFF"/>
        </w:rPr>
        <w:t>s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w:t>
      </w:r>
      <w:r w:rsidR="00E7746B">
        <w:rPr>
          <w:rFonts w:eastAsia="Times New Roman" w:cs="Times New Roman"/>
          <w:shd w:val="clear" w:color="auto" w:fill="FFFFFF"/>
        </w:rPr>
        <w:t xml:space="preserve">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for the mobility task,</w:t>
      </w:r>
      <w:r w:rsidR="00080FA6">
        <w:rPr>
          <w:rFonts w:eastAsia="Times New Roman" w:cs="Times New Roman"/>
          <w:shd w:val="clear" w:color="auto" w:fill="FFFFFF"/>
        </w:rPr>
        <w:t xml:space="preserve"> 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lastRenderedPageBreak/>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 xml:space="preserve">s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task </w:t>
      </w:r>
      <w:r w:rsidR="007F0C9A">
        <w:rPr>
          <w:rFonts w:eastAsia="Times New Roman" w:cs="Times New Roman"/>
          <w:shd w:val="clear" w:color="auto" w:fill="FFFFFF"/>
        </w:rPr>
        <w:t>vs.</w:t>
      </w:r>
      <w:r w:rsidR="00E80C57">
        <w:rPr>
          <w:rFonts w:eastAsia="Times New Roman" w:cs="Times New Roman"/>
          <w:shd w:val="clear" w:color="auto" w:fill="FFFFFF"/>
        </w:rPr>
        <w:t xml:space="preserve"> the animacy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w:t>
      </w:r>
      <w:r w:rsidR="007F0C9A">
        <w:rPr>
          <w:rFonts w:eastAsia="Times New Roman" w:cs="Times New Roman"/>
          <w:shd w:val="clear" w:color="auto" w:fill="FFFFFF"/>
        </w:rPr>
        <w:t>vs.</w:t>
      </w:r>
      <w:r w:rsidR="00E80C57">
        <w:rPr>
          <w:rFonts w:eastAsia="Times New Roman" w:cs="Times New Roman"/>
          <w:shd w:val="clear" w:color="auto" w:fill="FFFFFF"/>
        </w:rPr>
        <w:t xml:space="preserve">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w:t>
      </w:r>
      <w:r w:rsidR="00304C25">
        <w:rPr>
          <w:rFonts w:eastAsia="Times New Roman" w:cs="Times New Roman"/>
          <w:shd w:val="clear" w:color="auto" w:fill="FFFFFF"/>
        </w:rPr>
        <w:t>he combination of these factors—</w:t>
      </w:r>
      <w:r w:rsidR="00E66038">
        <w:rPr>
          <w:rFonts w:eastAsia="Times New Roman" w:cs="Times New Roman"/>
          <w:shd w:val="clear" w:color="auto" w:fill="FFFFFF"/>
        </w:rPr>
        <w:t>words from the mobility task pr</w:t>
      </w:r>
      <w:r w:rsidR="00304C25">
        <w:rPr>
          <w:rFonts w:eastAsia="Times New Roman" w:cs="Times New Roman"/>
          <w:shd w:val="clear" w:color="auto" w:fill="FFFFFF"/>
        </w:rPr>
        <w:t>esented under the Question cue—</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16C09D3" w14:textId="59F2DEF6" w:rsidR="00B25152"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17.47,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31.95,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that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22.35,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6.42, </w:t>
      </w:r>
      <w:r w:rsidR="00C14167">
        <w:rPr>
          <w:rFonts w:eastAsia="Times New Roman" w:cs="Times New Roman"/>
          <w:i/>
          <w:shd w:val="clear" w:color="auto" w:fill="FFFFFF"/>
        </w:rPr>
        <w:t>p</w:t>
      </w:r>
      <w:r w:rsidR="00C14167">
        <w:rPr>
          <w:rFonts w:eastAsia="Times New Roman" w:cs="Times New Roman"/>
          <w:shd w:val="clear" w:color="auto" w:fill="FFFFFF"/>
        </w:rPr>
        <w:t xml:space="preserve"> = 0.01.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 xml:space="preserve">(47) = -5.99,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 xml:space="preserve">(47) = 0.62, </w:t>
      </w:r>
      <w:r w:rsidR="00C14167">
        <w:rPr>
          <w:rFonts w:eastAsia="Times New Roman" w:cs="Times New Roman"/>
          <w:i/>
          <w:shd w:val="clear" w:color="auto" w:fill="FFFFFF"/>
        </w:rPr>
        <w:t>p</w:t>
      </w:r>
      <w:r w:rsidR="00C14167">
        <w:rPr>
          <w:rFonts w:eastAsia="Times New Roman" w:cs="Times New Roman"/>
          <w:shd w:val="clear" w:color="auto" w:fill="FFFFFF"/>
        </w:rPr>
        <w:t xml:space="preserve"> = 0.54. However, t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C14167">
        <w:rPr>
          <w:rFonts w:eastAsia="Times New Roman" w:cs="Times New Roman"/>
          <w:shd w:val="clear" w:color="auto" w:fill="FFFFFF"/>
        </w:rPr>
        <w:t xml:space="preserve"> interaction was less clear, as there were no significant group differences for accuracy under the Question or the Side cue when the data were collapsed across the two encoding tasks, </w:t>
      </w:r>
      <w:r w:rsidR="00C14167">
        <w:rPr>
          <w:rFonts w:eastAsia="Times New Roman" w:cs="Times New Roman"/>
          <w:i/>
          <w:shd w:val="clear" w:color="auto" w:fill="FFFFFF"/>
        </w:rPr>
        <w:t>t</w:t>
      </w:r>
      <w:r w:rsidR="00C14167">
        <w:rPr>
          <w:rFonts w:eastAsia="Times New Roman" w:cs="Times New Roman"/>
          <w:shd w:val="clear" w:color="auto" w:fill="FFFFFF"/>
        </w:rPr>
        <w:t xml:space="preserve">s &lt; 1.20, </w:t>
      </w:r>
      <w:r w:rsidR="00C14167">
        <w:rPr>
          <w:rFonts w:eastAsia="Times New Roman" w:cs="Times New Roman"/>
          <w:i/>
          <w:shd w:val="clear" w:color="auto" w:fill="FFFFFF"/>
        </w:rPr>
        <w:t>p</w:t>
      </w:r>
      <w:r w:rsidR="00C14167">
        <w:rPr>
          <w:rFonts w:eastAsia="Times New Roman" w:cs="Times New Roman"/>
          <w:shd w:val="clear" w:color="auto" w:fill="FFFFFF"/>
        </w:rPr>
        <w:t xml:space="preserve">s &gt; 0.23. </w:t>
      </w:r>
      <w:r w:rsidR="00B25152">
        <w:rPr>
          <w:rFonts w:eastAsia="Times New Roman" w:cs="Times New Roman"/>
          <w:shd w:val="clear" w:color="auto" w:fill="FFFFFF"/>
        </w:rPr>
        <w:t xml:space="preserve">Indeed, i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with this impression—and despite the lack of a three-way 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interaction</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6.45, </w:t>
      </w:r>
      <w:r w:rsidR="00C25B97">
        <w:rPr>
          <w:rFonts w:eastAsia="Times New Roman" w:cs="Times New Roman"/>
          <w:i/>
          <w:shd w:val="clear" w:color="auto" w:fill="FFFFFF"/>
        </w:rPr>
        <w:t>p</w:t>
      </w:r>
      <w:r w:rsidR="00C25B97">
        <w:rPr>
          <w:rFonts w:eastAsia="Times New Roman" w:cs="Times New Roman"/>
          <w:shd w:val="clear" w:color="auto" w:fill="FFFFFF"/>
        </w:rPr>
        <w:t xml:space="preserve"> = 0.01</w:t>
      </w:r>
      <w:r w:rsidR="005227A7">
        <w:rPr>
          <w:rFonts w:eastAsia="Times New Roman" w:cs="Times New Roman"/>
          <w:shd w:val="clear" w:color="auto" w:fill="FFFFFF"/>
        </w:rPr>
        <w:t xml:space="preserve"> (left panel)</w:t>
      </w:r>
      <w:r w:rsidR="00062475">
        <w:rPr>
          <w:rFonts w:eastAsia="Times New Roman" w:cs="Times New Roman"/>
          <w:shd w:val="clear" w:color="auto" w:fill="FFFFFF"/>
        </w:rPr>
        <w:t xml:space="preserve">. This was not tru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instead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35.89,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p>
    <w:p w14:paraId="2F55931A" w14:textId="08C1C9C9" w:rsidR="005227A7" w:rsidRPr="000C0E34"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lastRenderedPageBreak/>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Question minus Side difference score was 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2.06, </w:t>
      </w:r>
      <w:r>
        <w:rPr>
          <w:rFonts w:eastAsia="Times New Roman" w:cs="Times New Roman"/>
          <w:i/>
          <w:shd w:val="clear" w:color="auto" w:fill="FFFFFF"/>
        </w:rPr>
        <w:t>p</w:t>
      </w:r>
      <w:r>
        <w:rPr>
          <w:rFonts w:eastAsia="Times New Roman" w:cs="Times New Roman"/>
          <w:shd w:val="clear" w:color="auto" w:fill="FFFFFF"/>
        </w:rPr>
        <w:t xml:space="preserve"> = 0.051, but not the controls, </w:t>
      </w:r>
      <w:r>
        <w:rPr>
          <w:rFonts w:eastAsia="Times New Roman" w:cs="Times New Roman"/>
          <w:i/>
          <w:shd w:val="clear" w:color="auto" w:fill="FFFFFF"/>
        </w:rPr>
        <w:t>t</w:t>
      </w:r>
      <w:r>
        <w:rPr>
          <w:rFonts w:eastAsia="Times New Roman" w:cs="Times New Roman"/>
          <w:shd w:val="clear" w:color="auto" w:fill="FFFFFF"/>
        </w:rPr>
        <w:t>(23) = -1.49,</w:t>
      </w:r>
      <w:r>
        <w:rPr>
          <w:rFonts w:eastAsia="Times New Roman" w:cs="Times New Roman"/>
          <w:i/>
          <w:shd w:val="clear" w:color="auto" w:fill="FFFFFF"/>
        </w:rPr>
        <w:t xml:space="preserve"> p</w:t>
      </w:r>
      <w:r>
        <w:rPr>
          <w:rFonts w:eastAsia="Times New Roman" w:cs="Times New Roman"/>
          <w:shd w:val="clear" w:color="auto" w:fill="FFFFFF"/>
        </w:rPr>
        <w:t xml:space="preserve"> = 0.15, and a between-groups </w:t>
      </w:r>
      <w:r>
        <w:rPr>
          <w:rFonts w:eastAsia="Times New Roman" w:cs="Times New Roman"/>
          <w:i/>
          <w:shd w:val="clear" w:color="auto" w:fill="FFFFFF"/>
        </w:rPr>
        <w:t>t</w:t>
      </w:r>
      <w:r>
        <w:rPr>
          <w:rFonts w:eastAsia="Times New Roman" w:cs="Times New Roman"/>
          <w:shd w:val="clear" w:color="auto" w:fill="FFFFFF"/>
        </w:rPr>
        <w:t xml:space="preserve">-tests revealed more positive difference scores in depressed adults, </w:t>
      </w:r>
      <w:r>
        <w:rPr>
          <w:rFonts w:eastAsia="Times New Roman" w:cs="Times New Roman"/>
          <w:i/>
          <w:shd w:val="clear" w:color="auto" w:fill="FFFFFF"/>
        </w:rPr>
        <w:t>t</w:t>
      </w:r>
      <w:r>
        <w:rPr>
          <w:rFonts w:eastAsia="Times New Roman" w:cs="Times New Roman"/>
          <w:shd w:val="clear" w:color="auto" w:fill="FFFFFF"/>
        </w:rPr>
        <w:t xml:space="preserve">(46) = 2.54, </w:t>
      </w:r>
      <w:r>
        <w:rPr>
          <w:rFonts w:eastAsia="Times New Roman" w:cs="Times New Roman"/>
          <w:i/>
          <w:shd w:val="clear" w:color="auto" w:fill="FFFFFF"/>
        </w:rPr>
        <w:t xml:space="preserve">p </w:t>
      </w:r>
      <w:r>
        <w:rPr>
          <w:rFonts w:eastAsia="Times New Roman" w:cs="Times New Roman"/>
          <w:shd w:val="clear" w:color="auto" w:fill="FFFFFF"/>
        </w:rPr>
        <w:t xml:space="preserve">= 0.015, </w:t>
      </w:r>
      <w:r>
        <w:rPr>
          <w:rFonts w:eastAsia="Times New Roman" w:cs="Times New Roman"/>
          <w:i/>
          <w:shd w:val="clear" w:color="auto" w:fill="FFFFFF"/>
        </w:rPr>
        <w:t xml:space="preserve">d </w:t>
      </w:r>
      <w:r>
        <w:rPr>
          <w:rFonts w:eastAsia="Times New Roman" w:cs="Times New Roman"/>
          <w:shd w:val="clear" w:color="auto" w:fill="FFFFFF"/>
        </w:rPr>
        <w:t xml:space="preserve"> = 0.73. By contrast, for words from the animacy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 xml:space="preserve">s &lt; -4.25,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1.00, </w:t>
      </w:r>
      <w:r w:rsidR="000C0E34">
        <w:rPr>
          <w:rFonts w:eastAsia="Times New Roman" w:cs="Times New Roman"/>
          <w:i/>
          <w:shd w:val="clear" w:color="auto" w:fill="FFFFFF"/>
        </w:rPr>
        <w:t>p</w:t>
      </w:r>
      <w:r w:rsidR="000C0E34">
        <w:rPr>
          <w:rFonts w:eastAsia="Times New Roman" w:cs="Times New Roman"/>
          <w:shd w:val="clear" w:color="auto" w:fill="FFFFFF"/>
        </w:rPr>
        <w:t xml:space="preserve"> = 0.32, </w:t>
      </w:r>
      <w:r w:rsidR="000C0E34">
        <w:rPr>
          <w:rFonts w:eastAsia="Times New Roman" w:cs="Times New Roman"/>
          <w:i/>
          <w:shd w:val="clear" w:color="auto" w:fill="FFFFFF"/>
        </w:rPr>
        <w:t>d</w:t>
      </w:r>
      <w:r w:rsidR="000C0E34">
        <w:rPr>
          <w:rFonts w:eastAsia="Times New Roman" w:cs="Times New Roman"/>
          <w:shd w:val="clear" w:color="auto" w:fill="FFFFFF"/>
        </w:rPr>
        <w:t xml:space="preserve"> = 0.29.</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7277B4FF"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accuracy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63713243"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t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animac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w:t>
      </w:r>
      <w:r w:rsidR="00794F18">
        <w:rPr>
          <w:rFonts w:eastAsia="Times New Roman" w:cs="Times New Roman"/>
          <w:shd w:val="clear" w:color="auto" w:fill="FFFFFF"/>
        </w:rPr>
        <w:lastRenderedPageBreak/>
        <w:t xml:space="preserve">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25A080E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 xml:space="preserve">e only significant effect was an </w:t>
      </w:r>
      <w:r w:rsidR="00CB2583">
        <w:rPr>
          <w:rFonts w:eastAsia="Times New Roman" w:cs="Times New Roman"/>
          <w:shd w:val="clear" w:color="auto" w:fill="FFFFFF"/>
        </w:rPr>
        <w:t xml:space="preserve">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2.89, </w:t>
      </w:r>
      <w:r w:rsidR="00CB2583">
        <w:rPr>
          <w:rFonts w:eastAsia="Times New Roman" w:cs="Times New Roman"/>
          <w:i/>
          <w:shd w:val="clear" w:color="auto" w:fill="FFFFFF"/>
        </w:rPr>
        <w:t>p</w:t>
      </w:r>
      <w:r w:rsidR="00CB2583">
        <w:rPr>
          <w:rFonts w:eastAsia="Times New Roman" w:cs="Times New Roman"/>
          <w:shd w:val="clear" w:color="auto" w:fill="FFFFFF"/>
        </w:rPr>
        <w:t>s &gt; 0.09.</w:t>
      </w:r>
    </w:p>
    <w:p w14:paraId="3E5029D3" w14:textId="7EFD2D52" w:rsidR="00671856" w:rsidRPr="008F0ED0"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cue </w:t>
      </w:r>
      <w:r w:rsidR="007F0C9A">
        <w:rPr>
          <w:rFonts w:eastAsia="Times New Roman" w:cs="Times New Roman"/>
          <w:shd w:val="clear" w:color="auto" w:fill="FFFFFF"/>
        </w:rPr>
        <w:t>vs.</w:t>
      </w:r>
      <w:r w:rsidR="001032C1">
        <w:rPr>
          <w:rFonts w:eastAsia="Times New Roman" w:cs="Times New Roman"/>
          <w:shd w:val="clear" w:color="auto" w:fill="FFFFFF"/>
        </w:rPr>
        <w:t xml:space="preserve"> the Side cue. Thi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C163D5">
        <w:rPr>
          <w:rFonts w:eastAsia="Times New Roman" w:cs="Times New Roman"/>
          <w:shd w:val="clear" w:color="auto" w:fill="FFFFFF"/>
        </w:rPr>
        <w:t>everyone</w:t>
      </w:r>
      <w:r w:rsidR="00493F47">
        <w:rPr>
          <w:rFonts w:eastAsia="Times New Roman" w:cs="Times New Roman"/>
          <w:shd w:val="clear" w:color="auto" w:fill="FFFFFF"/>
        </w:rPr>
        <w:t xml:space="preserve">,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3A47C18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w:t>
      </w:r>
      <w:r w:rsidR="00D34118">
        <w:rPr>
          <w:rFonts w:eastAsia="Times New Roman" w:cs="Times New Roman"/>
          <w:shd w:val="clear" w:color="auto" w:fill="FFFFFF"/>
        </w:rPr>
        <w:lastRenderedPageBreak/>
        <w:t>minus Odd/Even” difference waves, collapsed across encoding task as in prior studies. We expected group differences in the former but not the latter contrast, but in fact we found no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3EB341A7"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of the figure,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of the figure,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lasting late posterior negativity (LPN) has been observed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6B45C662"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B285F">
        <w:rPr>
          <w:rFonts w:eastAsia="Times New Roman" w:cs="Times New Roman"/>
          <w:shd w:val="clear" w:color="auto" w:fill="FFFFFF"/>
        </w:rPr>
        <w:t xml:space="preserve"> </w:t>
      </w:r>
    </w:p>
    <w:p w14:paraId="1481F4E5" w14:textId="5EFD6AB3"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animacy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cue </w:t>
      </w:r>
      <w:r>
        <w:rPr>
          <w:rFonts w:eastAsia="Times New Roman" w:cs="Times New Roman"/>
          <w:shd w:val="clear" w:color="auto" w:fill="FFFFFF"/>
        </w:rPr>
        <w:lastRenderedPageBreak/>
        <w:t xml:space="preserve">relative to the Side cue </w:t>
      </w:r>
      <w:r w:rsidR="00ED48EC">
        <w:rPr>
          <w:rFonts w:eastAsia="Times New Roman" w:cs="Times New Roman"/>
          <w:shd w:val="clear" w:color="auto" w:fill="FFFFFF"/>
        </w:rPr>
        <w:t xml:space="preserve">seen 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As shown, this contrast revealed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parietal clusters from 1400-2000 ms.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with below-baseline activity especially evident over left fronto-central scalp</w:t>
      </w:r>
      <w:r w:rsidR="007B285F">
        <w:rPr>
          <w:rFonts w:eastAsia="Times New Roman" w:cs="Times New Roman"/>
          <w:shd w:val="clear" w:color="auto" w:fill="FFFFFF"/>
        </w:rPr>
        <w:softHyphen/>
      </w:r>
      <w:r w:rsidR="009D331F">
        <w:rPr>
          <w:rFonts w:eastAsia="Times New Roman" w:cs="Times New Roman"/>
          <w:shd w:val="clear" w:color="auto" w:fill="FFFFFF"/>
        </w:rPr>
        <w:t>.</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2EC070E0"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4413D8">
        <w:rPr>
          <w:rFonts w:eastAsia="Times New Roman" w:cs="Times New Roman"/>
          <w:shd w:val="clear" w:color="auto" w:fill="FFFFFF"/>
        </w:rPr>
        <w:t xml:space="preserve">revealed significant interactions </w:t>
      </w:r>
      <w:r w:rsidR="00D7089D">
        <w:rPr>
          <w:rFonts w:eastAsia="Times New Roman" w:cs="Times New Roman"/>
          <w:shd w:val="clear" w:color="auto" w:fill="FFFFFF"/>
        </w:rPr>
        <w:t xml:space="preserve">in both </w:t>
      </w:r>
      <w:r w:rsidR="007B285F">
        <w:rPr>
          <w:rFonts w:eastAsia="Times New Roman" w:cs="Times New Roman"/>
          <w:shd w:val="clear" w:color="auto" w:fill="FFFFFF"/>
        </w:rPr>
        <w:t xml:space="preserve">time </w:t>
      </w:r>
      <w:r w:rsidR="00D7089D">
        <w:rPr>
          <w:rFonts w:eastAsia="Times New Roman" w:cs="Times New Roman"/>
          <w:shd w:val="clear" w:color="auto" w:fill="FFFFFF"/>
        </w:rPr>
        <w:t xml:space="preserve">windows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stronger responses on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shd w:val="clear" w:color="auto" w:fill="FFFFFF"/>
        </w:rPr>
        <w:lastRenderedPageBreak/>
        <w:t>(</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of ERP effects is 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90C6C37" w:rsidR="00EA2972"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Moreover, these values were </w:t>
      </w:r>
      <w:r w:rsidR="0026257B">
        <w:rPr>
          <w:rFonts w:cs="Times New Roman"/>
        </w:rPr>
        <w:t xml:space="preserve">positively </w:t>
      </w:r>
      <w:r w:rsidR="00EA2972">
        <w:rPr>
          <w:rFonts w:cs="Times New Roman"/>
        </w:rPr>
        <w:t xml:space="preserve">correlated with “Question minus Side” accuracy difference scores, although the relationships were </w:t>
      </w:r>
      <w:r w:rsidR="00020AB6">
        <w:rPr>
          <w:rFonts w:cs="Times New Roman"/>
        </w:rPr>
        <w:t>modest</w:t>
      </w:r>
      <w:r w:rsidR="00EA2972">
        <w:rPr>
          <w:rFonts w:cs="Times New Roman"/>
        </w:rPr>
        <w:t xml:space="preserve"> (400-800 ms,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ms,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54734CF9" w:rsidR="00691496"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depressed adults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910423">
        <w:rPr>
          <w:rFonts w:cs="Times New Roman"/>
        </w:rPr>
        <w:t xml:space="preserve">; no other </w:t>
      </w:r>
      <w:r w:rsidR="00020AB6">
        <w:rPr>
          <w:rFonts w:cs="Times New Roman"/>
        </w:rPr>
        <w:t>result was</w:t>
      </w:r>
      <w:r w:rsidR="00910423">
        <w:rPr>
          <w:rFonts w:cs="Times New Roman"/>
        </w:rPr>
        <w:t xml:space="preserve"> significant.</w:t>
      </w:r>
    </w:p>
    <w:p w14:paraId="59061AA3" w14:textId="0F607651"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xml:space="preserve">, computed for words from the mobility task.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w:t>
      </w:r>
      <w:r>
        <w:rPr>
          <w:rFonts w:cs="Times New Roman"/>
        </w:rPr>
        <w:lastRenderedPageBreak/>
        <w:t>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020AB6">
        <w:rPr>
          <w:rFonts w:cs="Times New Roman"/>
        </w:rPr>
        <w:t xml:space="preserve">condition </w:t>
      </w:r>
      <w:r>
        <w:rPr>
          <w:rFonts w:cs="Times New Roman"/>
        </w:rPr>
        <w:t xml:space="preserve">effects </w:t>
      </w:r>
      <w:r w:rsidR="00201292">
        <w:rPr>
          <w:rFonts w:cs="Times New Roman"/>
        </w:rPr>
        <w:t xml:space="preserve">were evident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020AB6">
        <w:rPr>
          <w:rFonts w:cs="Times New Roman"/>
        </w:rPr>
        <w:t xml:space="preserve">found no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in any </w:t>
      </w:r>
      <w:r w:rsidR="00020AB6">
        <w:rPr>
          <w:rFonts w:cs="Times New Roman"/>
        </w:rPr>
        <w:t>interval</w:t>
      </w:r>
      <w:r w:rsidR="00FB7A5C">
        <w:rPr>
          <w:rFonts w:cs="Times New Roman"/>
        </w:rPr>
        <w:t xml:space="preserve"> (|</w:t>
      </w:r>
      <w:r w:rsidR="00FB7A5C" w:rsidRPr="00FB7A5C">
        <w:rPr>
          <w:rFonts w:cs="Times New Roman"/>
          <w:i/>
        </w:rPr>
        <w:t>r</w:t>
      </w:r>
      <w:r w:rsidR="00FB7A5C">
        <w:rPr>
          <w:rFonts w:cs="Times New Roman"/>
        </w:rPr>
        <w:t>|</w:t>
      </w:r>
      <w:r w:rsidR="00FB7A5C" w:rsidRPr="00FB7A5C">
        <w:rPr>
          <w:rFonts w:cs="Times New Roman"/>
        </w:rPr>
        <w:t>s</w:t>
      </w:r>
      <w:r w:rsidR="00FB7A5C">
        <w:rPr>
          <w:rFonts w:cs="Times New Roman"/>
        </w:rPr>
        <w:t xml:space="preserve"> &lt; 0.33, </w:t>
      </w:r>
      <w:r w:rsidR="00FB7A5C">
        <w:rPr>
          <w:rFonts w:cs="Times New Roman"/>
          <w:i/>
        </w:rPr>
        <w:t>p</w:t>
      </w:r>
      <w:r w:rsidR="00FB7A5C">
        <w:rPr>
          <w:rFonts w:cs="Times New Roman"/>
        </w:rPr>
        <w:t>s &gt; 0.12).</w:t>
      </w:r>
      <w:r w:rsidR="00B11932">
        <w:rPr>
          <w:rFonts w:cs="Times New Roman"/>
        </w:rPr>
        <w:t xml:space="preserve"> Moreover, the ERPs were not </w:t>
      </w:r>
      <w:r w:rsidR="00020AB6">
        <w:rPr>
          <w:rFonts w:cs="Times New Roman"/>
        </w:rPr>
        <w:t xml:space="preserve">related to the </w:t>
      </w:r>
      <w:r w:rsidR="00B11932">
        <w:rPr>
          <w:rFonts w:cs="Times New Roman"/>
        </w:rPr>
        <w:t>self-report measure</w:t>
      </w:r>
      <w:r w:rsidR="00020AB6">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relationships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0D5DFED7" w:rsidR="007F53F6" w:rsidRPr="00265800" w:rsidRDefault="00871F7E" w:rsidP="00B11932">
      <w:pPr>
        <w:spacing w:line="480" w:lineRule="auto"/>
        <w:ind w:firstLine="720"/>
        <w:rPr>
          <w:rFonts w:cs="Times New Roman"/>
        </w:rPr>
      </w:pPr>
      <w:r>
        <w:rPr>
          <w:rFonts w:cs="Times New Roman"/>
        </w:rPr>
        <w:t>To confirm that th</w:t>
      </w:r>
      <w:r w:rsidR="00B11932">
        <w:rPr>
          <w:rFonts w:cs="Times New Roman"/>
        </w:rPr>
        <w:t>is last</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 xml:space="preserve">“Question minus Side” </w:t>
      </w:r>
      <w:r w:rsidR="00F51F67">
        <w:rPr>
          <w:rFonts w:cs="Times New Roman"/>
          <w:lang w:val="el-GR"/>
        </w:rPr>
        <w:t xml:space="preserve">ERP amplitude </w:t>
      </w:r>
      <w:r w:rsidR="00813809">
        <w:rPr>
          <w:rFonts w:cs="Times New Roman"/>
          <w:lang w:val="el-GR"/>
        </w:rPr>
        <w:t xml:space="preserve">for words from the mobility task </w:t>
      </w:r>
      <w:r w:rsidR="009A7432">
        <w:rPr>
          <w:rFonts w:cs="Times New Roman"/>
          <w:lang w:val="el-GR"/>
        </w:rPr>
        <w:t xml:space="preserve">was lowest in those depressed adults who reported chronic sleep disruption, and this effect </w:t>
      </w:r>
      <w:r w:rsidR="00A775B3">
        <w:rPr>
          <w:rFonts w:cs="Times New Roman"/>
          <w:lang w:val="el-GR"/>
        </w:rPr>
        <w:t>did not simply reflect</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of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ms.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lastRenderedPageBreak/>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animacy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31FB93F0"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animacy task were presented under the </w:t>
      </w:r>
      <w:r w:rsidR="00AC12DF">
        <w:rPr>
          <w:rFonts w:cs="Times New Roman"/>
        </w:rPr>
        <w:t>Question cue; instead lasting activity over left PFC was seen. A</w:t>
      </w:r>
      <w:r w:rsidR="008523AB">
        <w:rPr>
          <w:rFonts w:cs="Times New Roman"/>
        </w:rPr>
        <w:t>nimacy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animacy </w:t>
      </w:r>
      <w:r w:rsidR="007F0C9A">
        <w:rPr>
          <w:rFonts w:cs="Times New Roman"/>
        </w:rPr>
        <w:t>vs.</w:t>
      </w:r>
      <w:r w:rsidR="00AC12DF">
        <w:rPr>
          <w:rFonts w:cs="Times New Roman"/>
        </w:rPr>
        <w:t xml:space="preserve">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w:t>
      </w:r>
      <w:r w:rsidR="00464A87">
        <w:rPr>
          <w:rFonts w:cs="Times New Roman"/>
        </w:rPr>
        <w:lastRenderedPageBreak/>
        <w:t xml:space="preserve">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magining future events depends on the same parieto-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parieto-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0AF7DD7F" w14:textId="5B4B126D" w:rsidR="005322B3" w:rsidRDefault="00FB3C16" w:rsidP="00C14167">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parieto-hippocampal activity in episodic </w:t>
      </w:r>
      <w:r w:rsidR="009C419F">
        <w:rPr>
          <w:rFonts w:cs="Times New Roman"/>
        </w:rPr>
        <w:t>memory</w:t>
      </w:r>
      <w:r w:rsidR="00374BD9">
        <w:rPr>
          <w:rFonts w:cs="Times New Roman"/>
        </w:rPr>
        <w:t xml:space="preserve"> is</w:t>
      </w:r>
      <w:r w:rsidR="00D70C00">
        <w:rPr>
          <w:rFonts w:cs="Times New Roman"/>
        </w:rPr>
        <w:t xml:space="preserve"> already well</w:t>
      </w:r>
      <w:r w:rsidR="00374BD9">
        <w:rPr>
          <w:rFonts w:cs="Times New Roman"/>
        </w:rPr>
        <w:t xml:space="preserve">-known.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r w:rsidR="005322B3">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w:t>
      </w:r>
      <w:r w:rsidR="00E16D6B">
        <w:rPr>
          <w:rFonts w:cs="Times New Roman"/>
        </w:rPr>
        <w:lastRenderedPageBreak/>
        <w:t xml:space="preserve">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w:t>
      </w:r>
      <w:r w:rsidR="00FE5A42">
        <w:rPr>
          <w:rFonts w:cs="Times New Roman"/>
        </w:rPr>
        <w:lastRenderedPageBreak/>
        <w:t xml:space="preserve">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A81D82" w:rsidRDefault="00A81D82" w:rsidP="00722819">
      <w:r>
        <w:separator/>
      </w:r>
    </w:p>
  </w:endnote>
  <w:endnote w:type="continuationSeparator" w:id="0">
    <w:p w14:paraId="357C1BF8" w14:textId="77777777" w:rsidR="00A81D82" w:rsidRDefault="00A81D82"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A81D82" w:rsidRDefault="00A81D82"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A81D82" w:rsidRDefault="00A81D82"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A81D82" w:rsidRDefault="00A81D82"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E17B5F">
      <w:rPr>
        <w:rStyle w:val="PageNumber"/>
        <w:rFonts w:ascii="Times New Roman" w:hAnsi="Times New Roman" w:cs="Times New Roman"/>
        <w:noProof/>
      </w:rPr>
      <w:t>4</w:t>
    </w:r>
    <w:r w:rsidRPr="003B342E">
      <w:rPr>
        <w:rStyle w:val="PageNumber"/>
        <w:rFonts w:ascii="Times New Roman" w:hAnsi="Times New Roman" w:cs="Times New Roman"/>
      </w:rPr>
      <w:fldChar w:fldCharType="end"/>
    </w:r>
  </w:p>
  <w:p w14:paraId="03673DD7" w14:textId="77777777" w:rsidR="00A81D82" w:rsidRDefault="00A81D82"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A81D82" w:rsidRDefault="00A81D82" w:rsidP="00722819">
      <w:r>
        <w:separator/>
      </w:r>
    </w:p>
  </w:footnote>
  <w:footnote w:type="continuationSeparator" w:id="0">
    <w:p w14:paraId="3C0F3974" w14:textId="77777777" w:rsidR="00A81D82" w:rsidRDefault="00A81D82"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A81D82" w:rsidRDefault="00A81D82">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A81D82" w:rsidRDefault="00A81D8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A81D82" w:rsidRPr="007D120A" w:rsidRDefault="00A81D82">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A81D82" w:rsidRPr="007D120A" w:rsidRDefault="00A81D82">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3"/>
  <w:revisionView w:markup="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0AB6"/>
    <w:rsid w:val="000218CA"/>
    <w:rsid w:val="00023569"/>
    <w:rsid w:val="00023794"/>
    <w:rsid w:val="00024B28"/>
    <w:rsid w:val="0002566D"/>
    <w:rsid w:val="0002617C"/>
    <w:rsid w:val="000303AF"/>
    <w:rsid w:val="00030A0F"/>
    <w:rsid w:val="00033A85"/>
    <w:rsid w:val="00041EA1"/>
    <w:rsid w:val="000422CA"/>
    <w:rsid w:val="000433DD"/>
    <w:rsid w:val="0004393E"/>
    <w:rsid w:val="00043B11"/>
    <w:rsid w:val="00043C35"/>
    <w:rsid w:val="00043E84"/>
    <w:rsid w:val="00044447"/>
    <w:rsid w:val="000468D1"/>
    <w:rsid w:val="00050DCA"/>
    <w:rsid w:val="00053F42"/>
    <w:rsid w:val="0005619E"/>
    <w:rsid w:val="000604A2"/>
    <w:rsid w:val="000616C3"/>
    <w:rsid w:val="00062475"/>
    <w:rsid w:val="00065209"/>
    <w:rsid w:val="000655F3"/>
    <w:rsid w:val="00065DF3"/>
    <w:rsid w:val="00065F0F"/>
    <w:rsid w:val="0006619F"/>
    <w:rsid w:val="00066B24"/>
    <w:rsid w:val="0006740B"/>
    <w:rsid w:val="00067574"/>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09F7"/>
    <w:rsid w:val="000B150D"/>
    <w:rsid w:val="000B15E2"/>
    <w:rsid w:val="000B408E"/>
    <w:rsid w:val="000B5299"/>
    <w:rsid w:val="000B5305"/>
    <w:rsid w:val="000B5681"/>
    <w:rsid w:val="000B57E9"/>
    <w:rsid w:val="000B78DC"/>
    <w:rsid w:val="000C0E34"/>
    <w:rsid w:val="000C12BD"/>
    <w:rsid w:val="000C4892"/>
    <w:rsid w:val="000C51A9"/>
    <w:rsid w:val="000C5A45"/>
    <w:rsid w:val="000C7487"/>
    <w:rsid w:val="000C75D6"/>
    <w:rsid w:val="000D15C7"/>
    <w:rsid w:val="000D2F13"/>
    <w:rsid w:val="000D3326"/>
    <w:rsid w:val="000D447B"/>
    <w:rsid w:val="000D6DC8"/>
    <w:rsid w:val="000E1750"/>
    <w:rsid w:val="000E1C7E"/>
    <w:rsid w:val="000E330E"/>
    <w:rsid w:val="000E4248"/>
    <w:rsid w:val="000E55CA"/>
    <w:rsid w:val="000E61D9"/>
    <w:rsid w:val="000E6E9A"/>
    <w:rsid w:val="000E72D3"/>
    <w:rsid w:val="000E7FC5"/>
    <w:rsid w:val="000F0D99"/>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05CD"/>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726"/>
    <w:rsid w:val="001C0969"/>
    <w:rsid w:val="001C1034"/>
    <w:rsid w:val="001C14D8"/>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279"/>
    <w:rsid w:val="002003D0"/>
    <w:rsid w:val="00201292"/>
    <w:rsid w:val="00201338"/>
    <w:rsid w:val="00202753"/>
    <w:rsid w:val="00203449"/>
    <w:rsid w:val="00204481"/>
    <w:rsid w:val="00204800"/>
    <w:rsid w:val="002051E3"/>
    <w:rsid w:val="002058F8"/>
    <w:rsid w:val="00205D2E"/>
    <w:rsid w:val="00206E3D"/>
    <w:rsid w:val="00206FA2"/>
    <w:rsid w:val="00207DC1"/>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F7F"/>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B4D"/>
    <w:rsid w:val="00273E96"/>
    <w:rsid w:val="00275656"/>
    <w:rsid w:val="00275A51"/>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650C"/>
    <w:rsid w:val="002A224B"/>
    <w:rsid w:val="002A3408"/>
    <w:rsid w:val="002A364E"/>
    <w:rsid w:val="002A597C"/>
    <w:rsid w:val="002B0875"/>
    <w:rsid w:val="002B0CD6"/>
    <w:rsid w:val="002B14D3"/>
    <w:rsid w:val="002B1F66"/>
    <w:rsid w:val="002B2765"/>
    <w:rsid w:val="002B42DF"/>
    <w:rsid w:val="002B46EC"/>
    <w:rsid w:val="002B49AD"/>
    <w:rsid w:val="002B7840"/>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4C25"/>
    <w:rsid w:val="003062B0"/>
    <w:rsid w:val="00306CC7"/>
    <w:rsid w:val="00306E53"/>
    <w:rsid w:val="003107D9"/>
    <w:rsid w:val="003111A1"/>
    <w:rsid w:val="00311F3B"/>
    <w:rsid w:val="003151EC"/>
    <w:rsid w:val="00315462"/>
    <w:rsid w:val="00320018"/>
    <w:rsid w:val="003207DF"/>
    <w:rsid w:val="00321230"/>
    <w:rsid w:val="003223A2"/>
    <w:rsid w:val="00323223"/>
    <w:rsid w:val="003272CE"/>
    <w:rsid w:val="003273D0"/>
    <w:rsid w:val="0033104C"/>
    <w:rsid w:val="003318BE"/>
    <w:rsid w:val="0033552C"/>
    <w:rsid w:val="00336B74"/>
    <w:rsid w:val="00336EC8"/>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964"/>
    <w:rsid w:val="00384CC3"/>
    <w:rsid w:val="00385599"/>
    <w:rsid w:val="00385A48"/>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54BC"/>
    <w:rsid w:val="003F6352"/>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2359"/>
    <w:rsid w:val="004D35A5"/>
    <w:rsid w:val="004D38BF"/>
    <w:rsid w:val="004D45C2"/>
    <w:rsid w:val="004D5625"/>
    <w:rsid w:val="004E1BC2"/>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32194"/>
    <w:rsid w:val="005322B3"/>
    <w:rsid w:val="00533DD6"/>
    <w:rsid w:val="00534271"/>
    <w:rsid w:val="00534B8F"/>
    <w:rsid w:val="005350D8"/>
    <w:rsid w:val="0053720E"/>
    <w:rsid w:val="00540DFC"/>
    <w:rsid w:val="00541818"/>
    <w:rsid w:val="005422CC"/>
    <w:rsid w:val="00542BC4"/>
    <w:rsid w:val="00546610"/>
    <w:rsid w:val="00546761"/>
    <w:rsid w:val="0054777E"/>
    <w:rsid w:val="00550101"/>
    <w:rsid w:val="005504E1"/>
    <w:rsid w:val="00551BDC"/>
    <w:rsid w:val="00552795"/>
    <w:rsid w:val="005536B7"/>
    <w:rsid w:val="005539C8"/>
    <w:rsid w:val="00557796"/>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A9D"/>
    <w:rsid w:val="00596C0F"/>
    <w:rsid w:val="00597311"/>
    <w:rsid w:val="005A0107"/>
    <w:rsid w:val="005A0C1F"/>
    <w:rsid w:val="005A2DCB"/>
    <w:rsid w:val="005A2DCF"/>
    <w:rsid w:val="005A5349"/>
    <w:rsid w:val="005A62CC"/>
    <w:rsid w:val="005A6E36"/>
    <w:rsid w:val="005B07CC"/>
    <w:rsid w:val="005B0D1E"/>
    <w:rsid w:val="005B15CD"/>
    <w:rsid w:val="005B28F4"/>
    <w:rsid w:val="005B3898"/>
    <w:rsid w:val="005B5E97"/>
    <w:rsid w:val="005B6444"/>
    <w:rsid w:val="005B7859"/>
    <w:rsid w:val="005C03FD"/>
    <w:rsid w:val="005C13EF"/>
    <w:rsid w:val="005C20F5"/>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504"/>
    <w:rsid w:val="00622DCC"/>
    <w:rsid w:val="006239C9"/>
    <w:rsid w:val="00623F8D"/>
    <w:rsid w:val="0062463C"/>
    <w:rsid w:val="006250A5"/>
    <w:rsid w:val="006252FF"/>
    <w:rsid w:val="00625C43"/>
    <w:rsid w:val="006265B2"/>
    <w:rsid w:val="0063088B"/>
    <w:rsid w:val="00630A92"/>
    <w:rsid w:val="00630E41"/>
    <w:rsid w:val="006318B7"/>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6A4C"/>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A111F"/>
    <w:rsid w:val="006A49CD"/>
    <w:rsid w:val="006A5001"/>
    <w:rsid w:val="006A5058"/>
    <w:rsid w:val="006A6BDC"/>
    <w:rsid w:val="006A6EDC"/>
    <w:rsid w:val="006A746A"/>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2AEE"/>
    <w:rsid w:val="007234E0"/>
    <w:rsid w:val="007313C2"/>
    <w:rsid w:val="00732559"/>
    <w:rsid w:val="00733208"/>
    <w:rsid w:val="00733E52"/>
    <w:rsid w:val="00734E58"/>
    <w:rsid w:val="0073641C"/>
    <w:rsid w:val="00737EA6"/>
    <w:rsid w:val="007415E8"/>
    <w:rsid w:val="00741A65"/>
    <w:rsid w:val="00741E7A"/>
    <w:rsid w:val="007420ED"/>
    <w:rsid w:val="00742E33"/>
    <w:rsid w:val="00742F03"/>
    <w:rsid w:val="007430D2"/>
    <w:rsid w:val="00746190"/>
    <w:rsid w:val="00751864"/>
    <w:rsid w:val="00752AC3"/>
    <w:rsid w:val="007551F0"/>
    <w:rsid w:val="00760E48"/>
    <w:rsid w:val="00760EE4"/>
    <w:rsid w:val="007614FE"/>
    <w:rsid w:val="0076152A"/>
    <w:rsid w:val="0076231C"/>
    <w:rsid w:val="007630F9"/>
    <w:rsid w:val="00763D6C"/>
    <w:rsid w:val="00763E12"/>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285F"/>
    <w:rsid w:val="007B3B63"/>
    <w:rsid w:val="007B3E29"/>
    <w:rsid w:val="007B56FF"/>
    <w:rsid w:val="007C0B1C"/>
    <w:rsid w:val="007C1338"/>
    <w:rsid w:val="007C1646"/>
    <w:rsid w:val="007C2EB1"/>
    <w:rsid w:val="007C7D67"/>
    <w:rsid w:val="007D120A"/>
    <w:rsid w:val="007D5FBC"/>
    <w:rsid w:val="007D6712"/>
    <w:rsid w:val="007D73C7"/>
    <w:rsid w:val="007E0A2B"/>
    <w:rsid w:val="007E3B2F"/>
    <w:rsid w:val="007E5958"/>
    <w:rsid w:val="007E787C"/>
    <w:rsid w:val="007E7BFF"/>
    <w:rsid w:val="007F08CD"/>
    <w:rsid w:val="007F0AB5"/>
    <w:rsid w:val="007F0C9A"/>
    <w:rsid w:val="007F10C2"/>
    <w:rsid w:val="007F4773"/>
    <w:rsid w:val="007F4BA6"/>
    <w:rsid w:val="007F4BC9"/>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62F1"/>
    <w:rsid w:val="00817C61"/>
    <w:rsid w:val="008215BE"/>
    <w:rsid w:val="00822523"/>
    <w:rsid w:val="008247B4"/>
    <w:rsid w:val="008326D2"/>
    <w:rsid w:val="00832836"/>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2FD9"/>
    <w:rsid w:val="00873259"/>
    <w:rsid w:val="00873C16"/>
    <w:rsid w:val="00874C38"/>
    <w:rsid w:val="00876795"/>
    <w:rsid w:val="0087692D"/>
    <w:rsid w:val="0088016C"/>
    <w:rsid w:val="00881744"/>
    <w:rsid w:val="00883978"/>
    <w:rsid w:val="00883990"/>
    <w:rsid w:val="00884839"/>
    <w:rsid w:val="00884995"/>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3DD0"/>
    <w:rsid w:val="009A49B3"/>
    <w:rsid w:val="009A7432"/>
    <w:rsid w:val="009A79F9"/>
    <w:rsid w:val="009B2E7B"/>
    <w:rsid w:val="009B3798"/>
    <w:rsid w:val="009B391A"/>
    <w:rsid w:val="009B3C0A"/>
    <w:rsid w:val="009B654B"/>
    <w:rsid w:val="009B7363"/>
    <w:rsid w:val="009C151C"/>
    <w:rsid w:val="009C419F"/>
    <w:rsid w:val="009C4AF2"/>
    <w:rsid w:val="009D0305"/>
    <w:rsid w:val="009D2407"/>
    <w:rsid w:val="009D3081"/>
    <w:rsid w:val="009D331F"/>
    <w:rsid w:val="009D4E9A"/>
    <w:rsid w:val="009D5E71"/>
    <w:rsid w:val="009D61F4"/>
    <w:rsid w:val="009E0939"/>
    <w:rsid w:val="009E1600"/>
    <w:rsid w:val="009E330C"/>
    <w:rsid w:val="009E4720"/>
    <w:rsid w:val="009E5B80"/>
    <w:rsid w:val="009E667C"/>
    <w:rsid w:val="009E6EAF"/>
    <w:rsid w:val="009E7804"/>
    <w:rsid w:val="009E7FC8"/>
    <w:rsid w:val="009F1C97"/>
    <w:rsid w:val="009F2F6C"/>
    <w:rsid w:val="009F41E5"/>
    <w:rsid w:val="009F44F0"/>
    <w:rsid w:val="009F51B8"/>
    <w:rsid w:val="009F7337"/>
    <w:rsid w:val="00A00012"/>
    <w:rsid w:val="00A0076D"/>
    <w:rsid w:val="00A0412E"/>
    <w:rsid w:val="00A0448D"/>
    <w:rsid w:val="00A04C7A"/>
    <w:rsid w:val="00A04C94"/>
    <w:rsid w:val="00A06215"/>
    <w:rsid w:val="00A068B2"/>
    <w:rsid w:val="00A07F6D"/>
    <w:rsid w:val="00A11790"/>
    <w:rsid w:val="00A1243D"/>
    <w:rsid w:val="00A12583"/>
    <w:rsid w:val="00A13D80"/>
    <w:rsid w:val="00A176D4"/>
    <w:rsid w:val="00A21D60"/>
    <w:rsid w:val="00A24B48"/>
    <w:rsid w:val="00A264BD"/>
    <w:rsid w:val="00A27377"/>
    <w:rsid w:val="00A27B5E"/>
    <w:rsid w:val="00A27EA4"/>
    <w:rsid w:val="00A3198B"/>
    <w:rsid w:val="00A3440B"/>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302B"/>
    <w:rsid w:val="00A659CC"/>
    <w:rsid w:val="00A65D05"/>
    <w:rsid w:val="00A67E36"/>
    <w:rsid w:val="00A70AF1"/>
    <w:rsid w:val="00A743A7"/>
    <w:rsid w:val="00A750C8"/>
    <w:rsid w:val="00A75245"/>
    <w:rsid w:val="00A76B71"/>
    <w:rsid w:val="00A76C66"/>
    <w:rsid w:val="00A775B3"/>
    <w:rsid w:val="00A8083D"/>
    <w:rsid w:val="00A80C75"/>
    <w:rsid w:val="00A81D82"/>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4EFE"/>
    <w:rsid w:val="00AB586F"/>
    <w:rsid w:val="00AB663E"/>
    <w:rsid w:val="00AB66BA"/>
    <w:rsid w:val="00AB7188"/>
    <w:rsid w:val="00AB7778"/>
    <w:rsid w:val="00AC02FC"/>
    <w:rsid w:val="00AC0D08"/>
    <w:rsid w:val="00AC0DF0"/>
    <w:rsid w:val="00AC12DF"/>
    <w:rsid w:val="00AC15D9"/>
    <w:rsid w:val="00AC1F7E"/>
    <w:rsid w:val="00AC39E4"/>
    <w:rsid w:val="00AC5FB0"/>
    <w:rsid w:val="00AC77D7"/>
    <w:rsid w:val="00AC7D07"/>
    <w:rsid w:val="00AD08CE"/>
    <w:rsid w:val="00AD0922"/>
    <w:rsid w:val="00AD0F4F"/>
    <w:rsid w:val="00AD1307"/>
    <w:rsid w:val="00AD1CC2"/>
    <w:rsid w:val="00AD2D9A"/>
    <w:rsid w:val="00AD33A1"/>
    <w:rsid w:val="00AD4E29"/>
    <w:rsid w:val="00AE3687"/>
    <w:rsid w:val="00AE5B3E"/>
    <w:rsid w:val="00AE6D80"/>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FF5"/>
    <w:rsid w:val="00B22C01"/>
    <w:rsid w:val="00B25152"/>
    <w:rsid w:val="00B25359"/>
    <w:rsid w:val="00B25A2A"/>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47F26"/>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1B52"/>
    <w:rsid w:val="00B9226A"/>
    <w:rsid w:val="00B93028"/>
    <w:rsid w:val="00B934EC"/>
    <w:rsid w:val="00B94616"/>
    <w:rsid w:val="00B94D7A"/>
    <w:rsid w:val="00B94F2F"/>
    <w:rsid w:val="00B951D8"/>
    <w:rsid w:val="00B95AFA"/>
    <w:rsid w:val="00B96B56"/>
    <w:rsid w:val="00B97C37"/>
    <w:rsid w:val="00BA0F54"/>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0BF6"/>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2959"/>
    <w:rsid w:val="00C33076"/>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37F4"/>
    <w:rsid w:val="00C9553B"/>
    <w:rsid w:val="00C96F3E"/>
    <w:rsid w:val="00C97343"/>
    <w:rsid w:val="00C973E5"/>
    <w:rsid w:val="00CA0BF2"/>
    <w:rsid w:val="00CA2A12"/>
    <w:rsid w:val="00CA442A"/>
    <w:rsid w:val="00CA4FC4"/>
    <w:rsid w:val="00CA670E"/>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A8C"/>
    <w:rsid w:val="00CD62FD"/>
    <w:rsid w:val="00CD7E91"/>
    <w:rsid w:val="00CE32EF"/>
    <w:rsid w:val="00CE381D"/>
    <w:rsid w:val="00CE5684"/>
    <w:rsid w:val="00CE569A"/>
    <w:rsid w:val="00CE7356"/>
    <w:rsid w:val="00CF2B13"/>
    <w:rsid w:val="00CF3067"/>
    <w:rsid w:val="00CF39A0"/>
    <w:rsid w:val="00CF41E5"/>
    <w:rsid w:val="00CF43E8"/>
    <w:rsid w:val="00CF4DA4"/>
    <w:rsid w:val="00D00783"/>
    <w:rsid w:val="00D00979"/>
    <w:rsid w:val="00D020B3"/>
    <w:rsid w:val="00D020D9"/>
    <w:rsid w:val="00D02C34"/>
    <w:rsid w:val="00D03751"/>
    <w:rsid w:val="00D04C5E"/>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678BB"/>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4C51"/>
    <w:rsid w:val="00DA65A2"/>
    <w:rsid w:val="00DA6CDC"/>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209A"/>
    <w:rsid w:val="00E05A00"/>
    <w:rsid w:val="00E0698E"/>
    <w:rsid w:val="00E06AD6"/>
    <w:rsid w:val="00E10DEF"/>
    <w:rsid w:val="00E117EF"/>
    <w:rsid w:val="00E12707"/>
    <w:rsid w:val="00E129F3"/>
    <w:rsid w:val="00E12E10"/>
    <w:rsid w:val="00E15891"/>
    <w:rsid w:val="00E16D6B"/>
    <w:rsid w:val="00E17443"/>
    <w:rsid w:val="00E174C2"/>
    <w:rsid w:val="00E17B5F"/>
    <w:rsid w:val="00E20963"/>
    <w:rsid w:val="00E21652"/>
    <w:rsid w:val="00E23312"/>
    <w:rsid w:val="00E24A74"/>
    <w:rsid w:val="00E26ECB"/>
    <w:rsid w:val="00E33F4E"/>
    <w:rsid w:val="00E35175"/>
    <w:rsid w:val="00E36CC7"/>
    <w:rsid w:val="00E37D7E"/>
    <w:rsid w:val="00E411C8"/>
    <w:rsid w:val="00E41AC7"/>
    <w:rsid w:val="00E425A3"/>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3CD"/>
    <w:rsid w:val="00EB771E"/>
    <w:rsid w:val="00EC1314"/>
    <w:rsid w:val="00EC5F16"/>
    <w:rsid w:val="00EC687A"/>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3ACC"/>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4C76"/>
    <w:rsid w:val="00F75204"/>
    <w:rsid w:val="00F75D73"/>
    <w:rsid w:val="00F80CE9"/>
    <w:rsid w:val="00F8700F"/>
    <w:rsid w:val="00F870FF"/>
    <w:rsid w:val="00F901DC"/>
    <w:rsid w:val="00F93AA5"/>
    <w:rsid w:val="00F941DB"/>
    <w:rsid w:val="00F96E9D"/>
    <w:rsid w:val="00FA113F"/>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B7A5C"/>
    <w:rsid w:val="00FC08C2"/>
    <w:rsid w:val="00FC2986"/>
    <w:rsid w:val="00FC3451"/>
    <w:rsid w:val="00FC3EB9"/>
    <w:rsid w:val="00FC405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E50F4"/>
    <w:rsid w:val="00713FFA"/>
    <w:rsid w:val="00756A85"/>
    <w:rsid w:val="00875C9F"/>
    <w:rsid w:val="00941CD7"/>
    <w:rsid w:val="00960FED"/>
    <w:rsid w:val="009A43F4"/>
    <w:rsid w:val="00A70EDE"/>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1BF02-8811-5D42-BA7F-FF6D02457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29</Pages>
  <Words>42030</Words>
  <Characters>239574</Characters>
  <Application>Microsoft Macintosh Word</Application>
  <DocSecurity>0</DocSecurity>
  <Lines>1996</Lines>
  <Paragraphs>562</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81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284</cp:revision>
  <cp:lastPrinted>2017-02-07T15:14:00Z</cp:lastPrinted>
  <dcterms:created xsi:type="dcterms:W3CDTF">2016-12-09T22:04:00Z</dcterms:created>
  <dcterms:modified xsi:type="dcterms:W3CDTF">2017-02-2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